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05E08" w14:textId="460A72EF" w:rsidR="0060618F" w:rsidRPr="0060618F" w:rsidRDefault="4CA20F83" w:rsidP="4CA20F83">
      <w:pPr>
        <w:jc w:val="center"/>
        <w:rPr>
          <w:b/>
          <w:bCs/>
        </w:rPr>
      </w:pPr>
      <w:r w:rsidRPr="4CA20F83">
        <w:rPr>
          <w:rFonts w:eastAsia="Arial"/>
          <w:b/>
          <w:bCs/>
        </w:rPr>
        <w:t>DISEÑO DE SISTEMA HÁPTICO PARA REALIMENTACIÓN TÁCTIL NO INVASIVA EN PRÓTESIS DE MIEMBRO SUPERIOR</w:t>
      </w:r>
      <w:r w:rsidRPr="4CA20F83">
        <w:rPr>
          <w:b/>
          <w:bCs/>
        </w:rPr>
        <w:t xml:space="preserve"> </w:t>
      </w:r>
    </w:p>
    <w:p w14:paraId="64155528" w14:textId="5C742901" w:rsidR="00F0100E" w:rsidRDefault="4CA20F83" w:rsidP="4CA20F83">
      <w:pPr>
        <w:jc w:val="center"/>
        <w:rPr>
          <w:b/>
          <w:bCs/>
        </w:rPr>
      </w:pPr>
      <w:proofErr w:type="gramStart"/>
      <w:r w:rsidRPr="4CA20F83">
        <w:rPr>
          <w:b/>
          <w:bCs/>
        </w:rPr>
        <w:t>por</w:t>
      </w:r>
      <w:proofErr w:type="gramEnd"/>
    </w:p>
    <w:p w14:paraId="2170BD6B" w14:textId="63B23F8F" w:rsidR="00F0100E" w:rsidRDefault="4CA20F83" w:rsidP="4CA20F83">
      <w:pPr>
        <w:jc w:val="center"/>
        <w:rPr>
          <w:b/>
          <w:bCs/>
        </w:rPr>
      </w:pPr>
      <w:r w:rsidRPr="4CA20F83">
        <w:rPr>
          <w:b/>
          <w:bCs/>
        </w:rPr>
        <w:t>Jeremías Adrián García Cabrera</w:t>
      </w:r>
    </w:p>
    <w:p w14:paraId="7D1F7C32" w14:textId="77777777" w:rsidR="00F0100E" w:rsidRDefault="00F0100E">
      <w:pPr>
        <w:jc w:val="center"/>
      </w:pPr>
    </w:p>
    <w:p w14:paraId="3BEC918F" w14:textId="77777777" w:rsidR="00F0100E" w:rsidRDefault="00F0100E">
      <w:pPr>
        <w:jc w:val="center"/>
      </w:pPr>
    </w:p>
    <w:p w14:paraId="7D98FD7A" w14:textId="77777777" w:rsidR="00F0100E" w:rsidRDefault="00F0100E">
      <w:pPr>
        <w:jc w:val="center"/>
      </w:pPr>
    </w:p>
    <w:p w14:paraId="71412C0D" w14:textId="77777777" w:rsidR="00F0100E" w:rsidRDefault="00697B5D">
      <w:pPr>
        <w:jc w:val="center"/>
      </w:pPr>
      <w:r>
        <w:t>Tesis para obtener el grado académico de</w:t>
      </w:r>
    </w:p>
    <w:p w14:paraId="6C43DCF1" w14:textId="77777777" w:rsidR="00F0100E" w:rsidRDefault="00697B5D">
      <w:pPr>
        <w:jc w:val="center"/>
      </w:pPr>
      <w:r>
        <w:t>Magíster en Ingeniería Biomédica</w:t>
      </w:r>
    </w:p>
    <w:p w14:paraId="027FEAE3" w14:textId="77777777" w:rsidR="00F0100E" w:rsidRDefault="4CA20F83">
      <w:pPr>
        <w:jc w:val="center"/>
      </w:pPr>
      <w:proofErr w:type="gramStart"/>
      <w:r>
        <w:t>de</w:t>
      </w:r>
      <w:proofErr w:type="gramEnd"/>
      <w:r>
        <w:t xml:space="preserve"> la</w:t>
      </w:r>
    </w:p>
    <w:p w14:paraId="0062B826" w14:textId="77777777" w:rsidR="00F0100E" w:rsidRDefault="00697B5D">
      <w:pPr>
        <w:jc w:val="center"/>
      </w:pPr>
      <w:r>
        <w:t>Facultad de Ingeniería</w:t>
      </w:r>
    </w:p>
    <w:p w14:paraId="663F2754" w14:textId="77777777" w:rsidR="00F0100E" w:rsidRDefault="4CA20F83">
      <w:pPr>
        <w:jc w:val="center"/>
      </w:pPr>
      <w:proofErr w:type="gramStart"/>
      <w:r>
        <w:t>de</w:t>
      </w:r>
      <w:proofErr w:type="gramEnd"/>
      <w:r>
        <w:t xml:space="preserve"> la</w:t>
      </w:r>
    </w:p>
    <w:p w14:paraId="1FD4A1B8" w14:textId="77777777" w:rsidR="00F0100E" w:rsidRDefault="00697B5D">
      <w:pPr>
        <w:jc w:val="center"/>
      </w:pPr>
      <w:r>
        <w:t>Universidad Nacional de Entre Ríos</w:t>
      </w:r>
    </w:p>
    <w:p w14:paraId="3B4CE21E" w14:textId="77777777" w:rsidR="00F0100E" w:rsidRDefault="00F0100E">
      <w:pPr>
        <w:jc w:val="center"/>
      </w:pPr>
    </w:p>
    <w:p w14:paraId="0F8B5D50" w14:textId="77777777" w:rsidR="00F0100E" w:rsidRDefault="00697B5D">
      <w:pPr>
        <w:jc w:val="center"/>
      </w:pPr>
      <w:r>
        <w:rPr>
          <w:b/>
          <w:smallCaps/>
          <w:noProof/>
          <w:lang w:val="es-AR"/>
        </w:rPr>
        <w:drawing>
          <wp:inline distT="0" distB="0" distL="0" distR="0" wp14:anchorId="483519CD" wp14:editId="382BB027">
            <wp:extent cx="1247775" cy="1247775"/>
            <wp:effectExtent l="0" t="0" r="0" b="0"/>
            <wp:docPr id="1" name="image1.png" descr="logo-uner"/>
            <wp:cNvGraphicFramePr/>
            <a:graphic xmlns:a="http://schemas.openxmlformats.org/drawingml/2006/main">
              <a:graphicData uri="http://schemas.openxmlformats.org/drawingml/2006/picture">
                <pic:pic xmlns:pic="http://schemas.openxmlformats.org/drawingml/2006/picture">
                  <pic:nvPicPr>
                    <pic:cNvPr id="0" name="image1.png" descr="logo-uner"/>
                    <pic:cNvPicPr preferRelativeResize="0"/>
                  </pic:nvPicPr>
                  <pic:blipFill>
                    <a:blip r:embed="rId8"/>
                    <a:srcRect/>
                    <a:stretch>
                      <a:fillRect/>
                    </a:stretch>
                  </pic:blipFill>
                  <pic:spPr>
                    <a:xfrm>
                      <a:off x="0" y="0"/>
                      <a:ext cx="1247775" cy="1247775"/>
                    </a:xfrm>
                    <a:prstGeom prst="rect">
                      <a:avLst/>
                    </a:prstGeom>
                    <a:ln/>
                  </pic:spPr>
                </pic:pic>
              </a:graphicData>
            </a:graphic>
          </wp:inline>
        </w:drawing>
      </w:r>
    </w:p>
    <w:p w14:paraId="70877351" w14:textId="77777777" w:rsidR="00F0100E" w:rsidRDefault="00F0100E">
      <w:pPr>
        <w:jc w:val="center"/>
      </w:pPr>
    </w:p>
    <w:p w14:paraId="175FDF8B" w14:textId="1B323E67" w:rsidR="00F0100E" w:rsidRDefault="00697B5D">
      <w:pPr>
        <w:jc w:val="center"/>
      </w:pPr>
      <w:r>
        <w:t xml:space="preserve">Director de la Tesis: </w:t>
      </w:r>
      <w:r w:rsidR="0060618F">
        <w:t>Eduardo FILOMENA</w:t>
      </w:r>
    </w:p>
    <w:p w14:paraId="540F8760" w14:textId="7190BFD2" w:rsidR="00F0100E" w:rsidRDefault="4CA20F83">
      <w:pPr>
        <w:jc w:val="center"/>
      </w:pPr>
      <w:r>
        <w:t>Co-director de la Tesis: Jorge Emilio MONZON</w:t>
      </w:r>
    </w:p>
    <w:p w14:paraId="72C94A55" w14:textId="77777777" w:rsidR="00F0100E" w:rsidRDefault="00F0100E">
      <w:pPr>
        <w:jc w:val="center"/>
      </w:pPr>
    </w:p>
    <w:p w14:paraId="2F35A4A1" w14:textId="77777777" w:rsidR="00F0100E" w:rsidRDefault="00F0100E">
      <w:pPr>
        <w:jc w:val="center"/>
      </w:pPr>
    </w:p>
    <w:p w14:paraId="37F970CE" w14:textId="77777777" w:rsidR="00F0100E" w:rsidRDefault="00F0100E">
      <w:pPr>
        <w:jc w:val="center"/>
      </w:pPr>
    </w:p>
    <w:p w14:paraId="77697124" w14:textId="77777777" w:rsidR="00F0100E" w:rsidRDefault="00F0100E">
      <w:pPr>
        <w:jc w:val="center"/>
      </w:pPr>
    </w:p>
    <w:p w14:paraId="232657E8" w14:textId="37327675" w:rsidR="00F0100E" w:rsidRDefault="4CA20F83" w:rsidP="4CA20F83">
      <w:pPr>
        <w:jc w:val="center"/>
        <w:rPr>
          <w:b/>
          <w:bCs/>
        </w:rPr>
      </w:pPr>
      <w:r w:rsidRPr="4CA20F83">
        <w:rPr>
          <w:b/>
          <w:bCs/>
        </w:rPr>
        <w:t>Junio de 2024</w:t>
      </w:r>
    </w:p>
    <w:p w14:paraId="1107336E" w14:textId="77777777" w:rsidR="00F0100E" w:rsidRDefault="00F0100E"/>
    <w:p w14:paraId="5C4CB5C3" w14:textId="77777777" w:rsidR="00F0100E" w:rsidRDefault="00F0100E"/>
    <w:p w14:paraId="05E5D98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even" r:id="rId9"/>
          <w:headerReference w:type="default" r:id="rId10"/>
          <w:footerReference w:type="even" r:id="rId11"/>
          <w:footerReference w:type="default" r:id="rId12"/>
          <w:footerReference w:type="first" r:id="rId13"/>
          <w:pgSz w:w="11906" w:h="16838"/>
          <w:pgMar w:top="1418" w:right="1134" w:bottom="1418" w:left="1134" w:header="720" w:footer="720" w:gutter="0"/>
          <w:pgNumType w:start="1"/>
          <w:cols w:space="720"/>
          <w:titlePg/>
        </w:sectPr>
      </w:pPr>
      <w:r>
        <w:br w:type="page"/>
      </w:r>
    </w:p>
    <w:p w14:paraId="5DD6C1CB"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lastRenderedPageBreak/>
        <w:t>Universidad Nacional de Entre Ríos</w:t>
      </w:r>
    </w:p>
    <w:p w14:paraId="12D579F7"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t>Facultad de Ingeniería</w:t>
      </w:r>
    </w:p>
    <w:p w14:paraId="22B4BDD1" w14:textId="1D304D14" w:rsidR="00F0100E" w:rsidRPr="0060618F" w:rsidRDefault="4CA20F83" w:rsidP="4CA20F83">
      <w:pPr>
        <w:rPr>
          <w:b/>
          <w:bCs/>
        </w:rPr>
      </w:pPr>
      <w:r>
        <w:t xml:space="preserve">Como miembros del Jurado de Tesis certificamos que hemos leído el documento de la Tesis preparada por el Ing. Jeremías Adrián GARCIA CABRERA, titulada </w:t>
      </w:r>
      <w:r w:rsidRPr="4CA20F83">
        <w:rPr>
          <w:i/>
          <w:iCs/>
        </w:rPr>
        <w:t>“Diseño de Sistema Háptico para Realimentación Táctil No Invasiva en Prótesis de Miembro Superior”</w:t>
      </w:r>
      <w:r w:rsidRPr="4CA20F83">
        <w:rPr>
          <w:b/>
          <w:bCs/>
        </w:rPr>
        <w:t xml:space="preserve"> </w:t>
      </w:r>
      <w:r>
        <w:t>y recomendamos sea aceptada como parte de los requisitos para obtener el grado académico de Magíster en Ingeniería Biomédica.</w:t>
      </w:r>
    </w:p>
    <w:p w14:paraId="0AE2C08A" w14:textId="77777777" w:rsidR="00F0100E" w:rsidRDefault="00697B5D">
      <w:r>
        <w:t>La aprobación final y aceptación de este documento de Tesis estará condicionada a la presentación de la copia final ante el Comité de Maestrías.</w:t>
      </w:r>
    </w:p>
    <w:tbl>
      <w:tblPr>
        <w:tblStyle w:val="a"/>
        <w:tblW w:w="9211" w:type="dxa"/>
        <w:tblLayout w:type="fixed"/>
        <w:tblLook w:val="0000" w:firstRow="0" w:lastRow="0" w:firstColumn="0" w:lastColumn="0" w:noHBand="0" w:noVBand="0"/>
      </w:tblPr>
      <w:tblGrid>
        <w:gridCol w:w="4361"/>
        <w:gridCol w:w="567"/>
        <w:gridCol w:w="4283"/>
      </w:tblGrid>
      <w:tr w:rsidR="00F0100E" w14:paraId="72CA65AE" w14:textId="77777777" w:rsidTr="4CA20F83">
        <w:tc>
          <w:tcPr>
            <w:tcW w:w="4361" w:type="dxa"/>
            <w:tcBorders>
              <w:bottom w:val="single" w:sz="4" w:space="0" w:color="000000" w:themeColor="text1"/>
            </w:tcBorders>
          </w:tcPr>
          <w:p w14:paraId="380117CB" w14:textId="77777777" w:rsidR="00F0100E" w:rsidRDefault="00F0100E">
            <w:pPr>
              <w:jc w:val="center"/>
            </w:pPr>
          </w:p>
          <w:p w14:paraId="1CFAA04A" w14:textId="77777777" w:rsidR="00F0100E" w:rsidRDefault="00697B5D">
            <w:pPr>
              <w:jc w:val="center"/>
            </w:pPr>
            <w:r>
              <w:t>[Firma Jurado 1]</w:t>
            </w:r>
          </w:p>
        </w:tc>
        <w:tc>
          <w:tcPr>
            <w:tcW w:w="567" w:type="dxa"/>
          </w:tcPr>
          <w:p w14:paraId="55E3ECAE" w14:textId="77777777" w:rsidR="00F0100E" w:rsidRDefault="00F0100E">
            <w:pPr>
              <w:jc w:val="center"/>
            </w:pPr>
          </w:p>
        </w:tc>
        <w:tc>
          <w:tcPr>
            <w:tcW w:w="4283" w:type="dxa"/>
            <w:tcBorders>
              <w:bottom w:val="single" w:sz="4" w:space="0" w:color="000000" w:themeColor="text1"/>
            </w:tcBorders>
          </w:tcPr>
          <w:p w14:paraId="23FBB916" w14:textId="77777777" w:rsidR="00F0100E" w:rsidRDefault="00F0100E">
            <w:pPr>
              <w:jc w:val="center"/>
            </w:pPr>
          </w:p>
          <w:p w14:paraId="0AF84DB9" w14:textId="77777777" w:rsidR="00F0100E" w:rsidRDefault="00697B5D">
            <w:pPr>
              <w:jc w:val="center"/>
            </w:pPr>
            <w:r>
              <w:t>[Firma Jurado 2]</w:t>
            </w:r>
          </w:p>
        </w:tc>
      </w:tr>
      <w:tr w:rsidR="00F0100E" w14:paraId="6620DFCA" w14:textId="77777777" w:rsidTr="4CA20F83">
        <w:tc>
          <w:tcPr>
            <w:tcW w:w="4361" w:type="dxa"/>
            <w:tcBorders>
              <w:top w:val="single" w:sz="4" w:space="0" w:color="000000" w:themeColor="text1"/>
              <w:bottom w:val="single" w:sz="4" w:space="0" w:color="000000" w:themeColor="text1"/>
            </w:tcBorders>
          </w:tcPr>
          <w:p w14:paraId="59ABBC3F" w14:textId="77777777" w:rsidR="00F0100E" w:rsidRDefault="00697B5D">
            <w:pPr>
              <w:jc w:val="center"/>
            </w:pPr>
            <w:r>
              <w:t>[Título Nombre y APELLIDO Jurado 1]</w:t>
            </w:r>
          </w:p>
          <w:p w14:paraId="2C61966D" w14:textId="77777777" w:rsidR="00F0100E" w:rsidRDefault="00F0100E">
            <w:pPr>
              <w:jc w:val="center"/>
            </w:pPr>
          </w:p>
          <w:p w14:paraId="36D4AFC3" w14:textId="77777777" w:rsidR="00F0100E" w:rsidRDefault="00697B5D">
            <w:pPr>
              <w:jc w:val="center"/>
            </w:pPr>
            <w:r>
              <w:t>[Firma Jurado 3]</w:t>
            </w:r>
          </w:p>
        </w:tc>
        <w:tc>
          <w:tcPr>
            <w:tcW w:w="567" w:type="dxa"/>
          </w:tcPr>
          <w:p w14:paraId="18678F5A" w14:textId="77777777" w:rsidR="00F0100E" w:rsidRDefault="00F0100E">
            <w:pPr>
              <w:jc w:val="center"/>
            </w:pPr>
          </w:p>
        </w:tc>
        <w:tc>
          <w:tcPr>
            <w:tcW w:w="4283" w:type="dxa"/>
            <w:tcBorders>
              <w:top w:val="single" w:sz="4" w:space="0" w:color="000000" w:themeColor="text1"/>
              <w:bottom w:val="single" w:sz="4" w:space="0" w:color="000000" w:themeColor="text1"/>
            </w:tcBorders>
          </w:tcPr>
          <w:p w14:paraId="57F33C6C" w14:textId="77777777" w:rsidR="00F0100E" w:rsidRDefault="00697B5D">
            <w:pPr>
              <w:jc w:val="center"/>
            </w:pPr>
            <w:r>
              <w:t>[Título Nombre y APELLIDO Jurado 2]</w:t>
            </w:r>
          </w:p>
          <w:p w14:paraId="2961D513" w14:textId="77777777" w:rsidR="00F0100E" w:rsidRDefault="00F0100E">
            <w:pPr>
              <w:jc w:val="center"/>
            </w:pPr>
          </w:p>
          <w:p w14:paraId="29380B93" w14:textId="77777777" w:rsidR="00F0100E" w:rsidRDefault="00697B5D">
            <w:pPr>
              <w:jc w:val="center"/>
            </w:pPr>
            <w:r>
              <w:t>[Firma Jurado 4]</w:t>
            </w:r>
          </w:p>
        </w:tc>
      </w:tr>
      <w:tr w:rsidR="00F0100E" w14:paraId="0A5F471B" w14:textId="77777777" w:rsidTr="4CA20F83">
        <w:tc>
          <w:tcPr>
            <w:tcW w:w="4361" w:type="dxa"/>
            <w:tcBorders>
              <w:top w:val="single" w:sz="4" w:space="0" w:color="000000" w:themeColor="text1"/>
            </w:tcBorders>
          </w:tcPr>
          <w:p w14:paraId="16363CF9" w14:textId="77777777" w:rsidR="00F0100E" w:rsidRDefault="00697B5D">
            <w:pPr>
              <w:jc w:val="center"/>
            </w:pPr>
            <w:r>
              <w:t>[Título Nombre y APELLIDO Jurado 3]</w:t>
            </w:r>
          </w:p>
        </w:tc>
        <w:tc>
          <w:tcPr>
            <w:tcW w:w="567" w:type="dxa"/>
          </w:tcPr>
          <w:p w14:paraId="39CDE836" w14:textId="77777777" w:rsidR="00F0100E" w:rsidRDefault="00F0100E">
            <w:pPr>
              <w:jc w:val="center"/>
            </w:pPr>
          </w:p>
        </w:tc>
        <w:tc>
          <w:tcPr>
            <w:tcW w:w="4283" w:type="dxa"/>
            <w:tcBorders>
              <w:top w:val="single" w:sz="4" w:space="0" w:color="000000" w:themeColor="text1"/>
            </w:tcBorders>
          </w:tcPr>
          <w:p w14:paraId="2B522B99" w14:textId="77777777" w:rsidR="00F0100E" w:rsidRDefault="00697B5D">
            <w:pPr>
              <w:jc w:val="center"/>
            </w:pPr>
            <w:r>
              <w:t>[Título Nombre y APELLIDO Jurado 4]</w:t>
            </w:r>
          </w:p>
        </w:tc>
      </w:tr>
    </w:tbl>
    <w:p w14:paraId="043784F8" w14:textId="77777777" w:rsidR="00F0100E" w:rsidRDefault="00697B5D">
      <w:pPr>
        <w:jc w:val="right"/>
      </w:pPr>
      <w:r>
        <w:t>Oro Verde, [día] de [mes] de [año]</w:t>
      </w:r>
    </w:p>
    <w:p w14:paraId="60F4CD5F" w14:textId="77777777" w:rsidR="00F0100E" w:rsidRDefault="00F0100E"/>
    <w:p w14:paraId="2A77A6F4" w14:textId="5CB47DA9" w:rsidR="00F0100E" w:rsidRDefault="0060618F">
      <w:r>
        <w:t>C</w:t>
      </w:r>
      <w:r w:rsidR="00697B5D">
        <w:t>ertificamos haber leído el document</w:t>
      </w:r>
      <w:r>
        <w:t xml:space="preserve">o de la Tesis preparada bajo </w:t>
      </w:r>
      <w:r w:rsidR="00697B5D">
        <w:t>nuestra dirección y recomendamos sea aceptada como parte de los requisitos para obtener el grado académico de Magíster en Ingeniería Biomédica.</w:t>
      </w:r>
    </w:p>
    <w:tbl>
      <w:tblPr>
        <w:tblStyle w:val="a0"/>
        <w:tblW w:w="9287" w:type="dxa"/>
        <w:tblLayout w:type="fixed"/>
        <w:tblLook w:val="0000" w:firstRow="0" w:lastRow="0" w:firstColumn="0" w:lastColumn="0" w:noHBand="0" w:noVBand="0"/>
      </w:tblPr>
      <w:tblGrid>
        <w:gridCol w:w="4361"/>
        <w:gridCol w:w="567"/>
        <w:gridCol w:w="4359"/>
      </w:tblGrid>
      <w:tr w:rsidR="00F0100E" w14:paraId="1A43A431" w14:textId="77777777" w:rsidTr="4CA20F83">
        <w:tc>
          <w:tcPr>
            <w:tcW w:w="4361" w:type="dxa"/>
            <w:tcBorders>
              <w:top w:val="nil"/>
              <w:left w:val="nil"/>
              <w:bottom w:val="single" w:sz="4" w:space="0" w:color="000000" w:themeColor="text1"/>
              <w:right w:val="nil"/>
            </w:tcBorders>
          </w:tcPr>
          <w:p w14:paraId="4B4CB8A1" w14:textId="77777777" w:rsidR="00F0100E" w:rsidRDefault="00F0100E">
            <w:pPr>
              <w:jc w:val="center"/>
            </w:pPr>
          </w:p>
          <w:p w14:paraId="5953D818" w14:textId="77777777" w:rsidR="00F0100E" w:rsidRDefault="4CA20F83">
            <w:pPr>
              <w:jc w:val="center"/>
            </w:pPr>
            <w:r>
              <w:t>[Firma Director de Tesis]</w:t>
            </w:r>
          </w:p>
        </w:tc>
        <w:tc>
          <w:tcPr>
            <w:tcW w:w="567" w:type="dxa"/>
            <w:tcBorders>
              <w:top w:val="nil"/>
              <w:left w:val="nil"/>
              <w:right w:val="nil"/>
            </w:tcBorders>
          </w:tcPr>
          <w:p w14:paraId="0096083C" w14:textId="77777777" w:rsidR="00F0100E" w:rsidRDefault="00F0100E">
            <w:pPr>
              <w:jc w:val="center"/>
            </w:pPr>
          </w:p>
        </w:tc>
        <w:tc>
          <w:tcPr>
            <w:tcW w:w="4359" w:type="dxa"/>
            <w:tcBorders>
              <w:top w:val="nil"/>
              <w:left w:val="nil"/>
              <w:bottom w:val="single" w:sz="4" w:space="0" w:color="000000" w:themeColor="text1"/>
              <w:right w:val="nil"/>
            </w:tcBorders>
          </w:tcPr>
          <w:p w14:paraId="16C68E69" w14:textId="77777777" w:rsidR="00F0100E" w:rsidRDefault="00F0100E">
            <w:pPr>
              <w:jc w:val="center"/>
            </w:pPr>
          </w:p>
          <w:p w14:paraId="5A5216DB" w14:textId="77777777" w:rsidR="00F0100E" w:rsidRDefault="4CA20F83">
            <w:pPr>
              <w:jc w:val="center"/>
            </w:pPr>
            <w:r>
              <w:t>[Firma Co-Director de Tesis]</w:t>
            </w:r>
          </w:p>
        </w:tc>
      </w:tr>
      <w:tr w:rsidR="00F0100E" w14:paraId="2C2904BA" w14:textId="77777777" w:rsidTr="4CA20F83">
        <w:tc>
          <w:tcPr>
            <w:tcW w:w="4361" w:type="dxa"/>
            <w:tcBorders>
              <w:top w:val="single" w:sz="4" w:space="0" w:color="000000" w:themeColor="text1"/>
              <w:left w:val="nil"/>
              <w:bottom w:val="nil"/>
              <w:right w:val="nil"/>
            </w:tcBorders>
          </w:tcPr>
          <w:p w14:paraId="2FFEB8AE" w14:textId="49DCF4FD" w:rsidR="00F0100E" w:rsidRDefault="4CA20F83" w:rsidP="0060618F">
            <w:pPr>
              <w:jc w:val="center"/>
            </w:pPr>
            <w:r>
              <w:t xml:space="preserve">Director de Tesis: </w:t>
            </w:r>
            <w:proofErr w:type="spellStart"/>
            <w:r>
              <w:t>Mgter</w:t>
            </w:r>
            <w:proofErr w:type="spellEnd"/>
            <w:r>
              <w:t xml:space="preserve">. </w:t>
            </w:r>
            <w:proofErr w:type="spellStart"/>
            <w:r>
              <w:t>Biong</w:t>
            </w:r>
            <w:proofErr w:type="spellEnd"/>
            <w:r>
              <w:t>. Eduardo FILOMENA</w:t>
            </w:r>
          </w:p>
        </w:tc>
        <w:tc>
          <w:tcPr>
            <w:tcW w:w="567" w:type="dxa"/>
            <w:tcBorders>
              <w:left w:val="nil"/>
              <w:bottom w:val="nil"/>
              <w:right w:val="nil"/>
            </w:tcBorders>
          </w:tcPr>
          <w:p w14:paraId="59FFAC9F" w14:textId="77777777" w:rsidR="00F0100E" w:rsidRDefault="00F0100E">
            <w:pPr>
              <w:jc w:val="center"/>
            </w:pPr>
          </w:p>
        </w:tc>
        <w:tc>
          <w:tcPr>
            <w:tcW w:w="4359" w:type="dxa"/>
            <w:tcBorders>
              <w:top w:val="single" w:sz="4" w:space="0" w:color="000000" w:themeColor="text1"/>
              <w:left w:val="nil"/>
              <w:bottom w:val="nil"/>
              <w:right w:val="nil"/>
            </w:tcBorders>
          </w:tcPr>
          <w:p w14:paraId="408E3F8E" w14:textId="50A6FB8C" w:rsidR="00F0100E" w:rsidRDefault="4CA20F83" w:rsidP="0060618F">
            <w:pPr>
              <w:jc w:val="center"/>
            </w:pPr>
            <w:r>
              <w:t>Co-Director de Tesis: Dr. Ing. Jorge Emilio MONZON</w:t>
            </w:r>
          </w:p>
        </w:tc>
      </w:tr>
    </w:tbl>
    <w:p w14:paraId="310D0041" w14:textId="77777777" w:rsidR="0060618F" w:rsidRDefault="0060618F">
      <w:pPr>
        <w:jc w:val="right"/>
      </w:pPr>
    </w:p>
    <w:p w14:paraId="3CA71AC1" w14:textId="322D3594" w:rsidR="00F0100E" w:rsidRDefault="00697B5D">
      <w:pPr>
        <w:jc w:val="right"/>
      </w:pPr>
      <w:r>
        <w:t xml:space="preserve">Oro Verde, [día] de [mes] de </w:t>
      </w:r>
      <w:r w:rsidR="00E846AC">
        <w:t>2024</w:t>
      </w:r>
    </w:p>
    <w:p w14:paraId="71BA2704" w14:textId="77777777" w:rsidR="00F0100E" w:rsidRDefault="00F0100E"/>
    <w:p w14:paraId="0D77BA8B" w14:textId="77777777" w:rsidR="00F0100E" w:rsidRDefault="00F0100E"/>
    <w:p w14:paraId="453C242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4"/>
          <w:footerReference w:type="default" r:id="rId15"/>
          <w:type w:val="continuous"/>
          <w:pgSz w:w="11906" w:h="16838"/>
          <w:pgMar w:top="1418" w:right="1134" w:bottom="1418" w:left="1134" w:header="720" w:footer="720" w:gutter="0"/>
          <w:cols w:space="720"/>
        </w:sectPr>
      </w:pPr>
      <w:r>
        <w:br w:type="page"/>
      </w:r>
    </w:p>
    <w:p w14:paraId="2F44258B"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Declaración del Autor</w:t>
      </w:r>
    </w:p>
    <w:p w14:paraId="64610782" w14:textId="77777777" w:rsidR="00F0100E" w:rsidRPr="00E846AC" w:rsidRDefault="4CA20F83">
      <w:pPr>
        <w:rPr>
          <w:highlight w:val="yellow"/>
        </w:rPr>
      </w:pPr>
      <w:r w:rsidRPr="4CA20F83">
        <w:rPr>
          <w:highlight w:val="yellow"/>
        </w:rPr>
        <w:t>Este documento de Tesis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14:paraId="7969E109" w14:textId="77777777" w:rsidR="00F0100E" w:rsidRDefault="4CA20F83">
      <w:r w:rsidRPr="4CA20F83">
        <w:rPr>
          <w:highlight w:val="yellow"/>
        </w:rP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14:paraId="6DEB1C2A" w14:textId="77777777" w:rsidR="00F0100E" w:rsidRDefault="00F0100E"/>
    <w:p w14:paraId="6FA467DF" w14:textId="77777777" w:rsidR="00F0100E" w:rsidRDefault="00F0100E"/>
    <w:p w14:paraId="1131D68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6"/>
          <w:footerReference w:type="default" r:id="rId17"/>
          <w:type w:val="continuous"/>
          <w:pgSz w:w="11906" w:h="16838"/>
          <w:pgMar w:top="1418" w:right="1134" w:bottom="1418" w:left="1134" w:header="720" w:footer="720" w:gutter="0"/>
          <w:cols w:space="720"/>
        </w:sectPr>
      </w:pPr>
      <w:r>
        <w:br w:type="page"/>
      </w:r>
    </w:p>
    <w:p w14:paraId="3FFF4D36" w14:textId="77777777" w:rsidR="00F0100E" w:rsidRDefault="4CA20F83" w:rsidP="4CA20F83">
      <w:pPr>
        <w:pBdr>
          <w:top w:val="nil"/>
          <w:left w:val="nil"/>
          <w:bottom w:val="nil"/>
          <w:right w:val="nil"/>
          <w:between w:val="nil"/>
        </w:pBdr>
        <w:ind w:firstLine="0"/>
        <w:jc w:val="right"/>
        <w:rPr>
          <w:b/>
          <w:bCs/>
          <w:smallCaps/>
          <w:color w:val="000000"/>
        </w:rPr>
      </w:pPr>
      <w:r w:rsidRPr="4CA20F83">
        <w:rPr>
          <w:b/>
          <w:bCs/>
          <w:smallCaps/>
          <w:color w:val="000000" w:themeColor="text1"/>
        </w:rPr>
        <w:lastRenderedPageBreak/>
        <w:t>[Dedicatoria (opcional)]</w:t>
      </w:r>
    </w:p>
    <w:p w14:paraId="4041E07E" w14:textId="77777777" w:rsidR="00F0100E" w:rsidRDefault="00F0100E"/>
    <w:p w14:paraId="3A4E0D60" w14:textId="77777777" w:rsidR="00F0100E" w:rsidRDefault="00F0100E"/>
    <w:p w14:paraId="5F64004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8"/>
          <w:footerReference w:type="default" r:id="rId19"/>
          <w:type w:val="continuous"/>
          <w:pgSz w:w="11906" w:h="16838"/>
          <w:pgMar w:top="1418" w:right="1134" w:bottom="1418" w:left="1134" w:header="720" w:footer="720" w:gutter="0"/>
          <w:cols w:space="720"/>
        </w:sectPr>
      </w:pPr>
      <w:r>
        <w:br w:type="page"/>
      </w:r>
    </w:p>
    <w:p w14:paraId="1A6B8CEC"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Agradecimientos (opcional)</w:t>
      </w:r>
    </w:p>
    <w:p w14:paraId="2B09E724" w14:textId="77777777" w:rsidR="00F0100E" w:rsidRDefault="00697B5D">
      <w:r>
        <w:t>[Escribir aquí los agradecimientos. En caso de haber recibido apoyo material, ya sea económico, de infraestructura o de otro tipo, el maestrando deberá mencionar las instituciones otorgantes.]</w:t>
      </w:r>
    </w:p>
    <w:p w14:paraId="35F52CC4" w14:textId="77777777" w:rsidR="00F0100E" w:rsidRDefault="00F0100E"/>
    <w:p w14:paraId="19C32922" w14:textId="77777777" w:rsidR="00F0100E" w:rsidRDefault="00F0100E"/>
    <w:p w14:paraId="6F0DAD3A"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0"/>
          <w:footerReference w:type="default" r:id="rId21"/>
          <w:type w:val="continuous"/>
          <w:pgSz w:w="11906" w:h="16838"/>
          <w:pgMar w:top="1418" w:right="1134" w:bottom="1418" w:left="1134" w:header="720" w:footer="720" w:gutter="0"/>
          <w:cols w:space="720"/>
        </w:sectPr>
      </w:pPr>
      <w:r>
        <w:br w:type="page"/>
      </w:r>
    </w:p>
    <w:p w14:paraId="7ABB8CE4" w14:textId="77777777" w:rsidR="00F0100E" w:rsidRDefault="00697B5D">
      <w:pPr>
        <w:pStyle w:val="Ttulo1"/>
      </w:pPr>
      <w:r>
        <w:lastRenderedPageBreak/>
        <w:br w:type="page"/>
      </w:r>
      <w:r w:rsidR="4CA20F83">
        <w:lastRenderedPageBreak/>
        <w:t>Tabla de contenidos</w:t>
      </w:r>
    </w:p>
    <w:p w14:paraId="074031CC" w14:textId="72E7F355" w:rsidR="006E70CE" w:rsidRDefault="006E70CE" w:rsidP="006E70CE">
      <w:pPr>
        <w:pStyle w:val="paragraph"/>
        <w:numPr>
          <w:ilvl w:val="0"/>
          <w:numId w:val="28"/>
        </w:numPr>
        <w:spacing w:before="0" w:beforeAutospacing="0" w:after="0" w:afterAutospacing="0"/>
        <w:ind w:left="360" w:firstLine="0"/>
        <w:textAlignment w:val="baseline"/>
        <w:rPr>
          <w:lang w:val="es-ES"/>
        </w:rPr>
      </w:pPr>
      <w:r>
        <w:rPr>
          <w:rStyle w:val="normaltextrun"/>
          <w:lang w:val="es-ES"/>
        </w:rPr>
        <w:t>Inic</w:t>
      </w:r>
      <w:r w:rsidR="003426B8">
        <w:rPr>
          <w:rStyle w:val="normaltextrun"/>
          <w:lang w:val="es-ES"/>
        </w:rPr>
        <w:t>io del contenido en la página 19</w:t>
      </w:r>
      <w:bookmarkStart w:id="0" w:name="_GoBack"/>
      <w:bookmarkEnd w:id="0"/>
      <w:r>
        <w:rPr>
          <w:rStyle w:val="normaltextrun"/>
          <w:lang w:val="es-ES"/>
        </w:rPr>
        <w:t xml:space="preserve"> del documento. </w:t>
      </w:r>
      <w:r>
        <w:rPr>
          <w:rStyle w:val="eop"/>
          <w:lang w:val="es-ES"/>
        </w:rPr>
        <w:t> </w:t>
      </w:r>
    </w:p>
    <w:p w14:paraId="44C3217F" w14:textId="77777777" w:rsidR="006E70CE" w:rsidRDefault="006E70CE" w:rsidP="006E70CE">
      <w:pPr>
        <w:pStyle w:val="paragraph"/>
        <w:numPr>
          <w:ilvl w:val="0"/>
          <w:numId w:val="28"/>
        </w:numPr>
        <w:spacing w:before="0" w:beforeAutospacing="0" w:after="0" w:afterAutospacing="0"/>
        <w:ind w:left="360" w:firstLine="0"/>
        <w:textAlignment w:val="baseline"/>
        <w:rPr>
          <w:lang w:val="es-ES"/>
        </w:rPr>
      </w:pPr>
      <w:r>
        <w:rPr>
          <w:rStyle w:val="normaltextrun"/>
          <w:b/>
          <w:bCs/>
          <w:lang w:val="es-ES"/>
        </w:rPr>
        <w:t xml:space="preserve">CAPITULO 1 - Introducción al Problema y su contexto (15 </w:t>
      </w:r>
      <w:proofErr w:type="spellStart"/>
      <w:r>
        <w:rPr>
          <w:rStyle w:val="normaltextrun"/>
          <w:b/>
          <w:bCs/>
          <w:lang w:val="es-ES"/>
        </w:rPr>
        <w:t>pag</w:t>
      </w:r>
      <w:proofErr w:type="spellEnd"/>
      <w:r>
        <w:rPr>
          <w:rStyle w:val="normaltextrun"/>
          <w:b/>
          <w:bCs/>
          <w:lang w:val="es-ES"/>
        </w:rPr>
        <w:t>.):</w:t>
      </w:r>
      <w:r>
        <w:rPr>
          <w:rStyle w:val="normaltextrun"/>
          <w:lang w:val="es-ES"/>
        </w:rPr>
        <w:t> </w:t>
      </w:r>
      <w:r>
        <w:rPr>
          <w:rStyle w:val="eop"/>
          <w:lang w:val="es-ES"/>
        </w:rPr>
        <w:t> </w:t>
      </w:r>
    </w:p>
    <w:p w14:paraId="0CE8DC6E" w14:textId="77777777" w:rsidR="006E70CE" w:rsidRDefault="006E70CE" w:rsidP="006E70CE">
      <w:pPr>
        <w:pStyle w:val="paragraph"/>
        <w:numPr>
          <w:ilvl w:val="0"/>
          <w:numId w:val="29"/>
        </w:numPr>
        <w:spacing w:before="0" w:beforeAutospacing="0" w:after="0" w:afterAutospacing="0"/>
        <w:ind w:left="1080" w:firstLine="0"/>
        <w:textAlignment w:val="baseline"/>
        <w:rPr>
          <w:lang w:val="es-ES"/>
        </w:rPr>
      </w:pPr>
      <w:r>
        <w:rPr>
          <w:rStyle w:val="normaltextrun"/>
          <w:shd w:val="clear" w:color="auto" w:fill="00FF00"/>
          <w:lang w:val="es-ES"/>
        </w:rPr>
        <w:t xml:space="preserve">Las prótesis, sus fundamentos, tipos y soluciones actuales para miembro superior (8 </w:t>
      </w:r>
      <w:proofErr w:type="spellStart"/>
      <w:r>
        <w:rPr>
          <w:rStyle w:val="normaltextrun"/>
          <w:shd w:val="clear" w:color="auto" w:fill="00FF00"/>
          <w:lang w:val="es-ES"/>
        </w:rPr>
        <w:t>pag</w:t>
      </w:r>
      <w:proofErr w:type="spellEnd"/>
      <w:r>
        <w:rPr>
          <w:rStyle w:val="normaltextrun"/>
          <w:shd w:val="clear" w:color="auto" w:fill="00FF00"/>
          <w:lang w:val="es-ES"/>
        </w:rPr>
        <w:t>.).</w:t>
      </w:r>
      <w:r>
        <w:rPr>
          <w:rStyle w:val="normaltextrun"/>
          <w:shd w:val="clear" w:color="auto" w:fill="FFFF00"/>
          <w:lang w:val="es-ES"/>
        </w:rPr>
        <w:t> </w:t>
      </w:r>
      <w:r>
        <w:rPr>
          <w:rStyle w:val="eop"/>
          <w:lang w:val="es-ES"/>
        </w:rPr>
        <w:t> </w:t>
      </w:r>
    </w:p>
    <w:p w14:paraId="5C5D32E3" w14:textId="77777777" w:rsidR="006E70CE" w:rsidRDefault="006E70CE" w:rsidP="006E70CE">
      <w:pPr>
        <w:pStyle w:val="paragraph"/>
        <w:numPr>
          <w:ilvl w:val="0"/>
          <w:numId w:val="30"/>
        </w:numPr>
        <w:spacing w:before="0" w:beforeAutospacing="0" w:after="0" w:afterAutospacing="0"/>
        <w:ind w:left="1800" w:firstLine="0"/>
        <w:textAlignment w:val="baseline"/>
        <w:rPr>
          <w:lang w:val="es-ES"/>
        </w:rPr>
      </w:pPr>
      <w:r>
        <w:rPr>
          <w:rStyle w:val="normaltextrun"/>
          <w:shd w:val="clear" w:color="auto" w:fill="00FF00"/>
          <w:lang w:val="es-ES"/>
        </w:rPr>
        <w:t>Discapacidad.</w:t>
      </w:r>
      <w:r>
        <w:rPr>
          <w:rStyle w:val="normaltextrun"/>
          <w:shd w:val="clear" w:color="auto" w:fill="FFFF00"/>
          <w:lang w:val="es-ES"/>
        </w:rPr>
        <w:t> </w:t>
      </w:r>
      <w:r>
        <w:rPr>
          <w:rStyle w:val="eop"/>
          <w:lang w:val="es-ES"/>
        </w:rPr>
        <w:t> </w:t>
      </w:r>
    </w:p>
    <w:p w14:paraId="7E7620E0" w14:textId="77777777" w:rsidR="006E70CE" w:rsidRDefault="006E70CE" w:rsidP="006E70CE">
      <w:pPr>
        <w:pStyle w:val="paragraph"/>
        <w:numPr>
          <w:ilvl w:val="0"/>
          <w:numId w:val="30"/>
        </w:numPr>
        <w:spacing w:before="0" w:beforeAutospacing="0" w:after="0" w:afterAutospacing="0"/>
        <w:ind w:left="1800" w:firstLine="0"/>
        <w:textAlignment w:val="baseline"/>
        <w:rPr>
          <w:lang w:val="es-ES"/>
        </w:rPr>
      </w:pPr>
      <w:r>
        <w:rPr>
          <w:rStyle w:val="normaltextrun"/>
          <w:shd w:val="clear" w:color="auto" w:fill="00FF00"/>
          <w:lang w:val="es-ES"/>
        </w:rPr>
        <w:t>Tipos de amputaciones.</w:t>
      </w:r>
      <w:r>
        <w:rPr>
          <w:rStyle w:val="normaltextrun"/>
          <w:shd w:val="clear" w:color="auto" w:fill="FFFF00"/>
          <w:lang w:val="es-ES"/>
        </w:rPr>
        <w:t> </w:t>
      </w:r>
      <w:r>
        <w:rPr>
          <w:rStyle w:val="eop"/>
          <w:lang w:val="es-ES"/>
        </w:rPr>
        <w:t> </w:t>
      </w:r>
    </w:p>
    <w:p w14:paraId="14D83F98" w14:textId="77777777" w:rsidR="006E70CE" w:rsidRDefault="006E70CE" w:rsidP="006E70CE">
      <w:pPr>
        <w:pStyle w:val="paragraph"/>
        <w:numPr>
          <w:ilvl w:val="0"/>
          <w:numId w:val="30"/>
        </w:numPr>
        <w:spacing w:before="0" w:beforeAutospacing="0" w:after="0" w:afterAutospacing="0"/>
        <w:ind w:left="1800" w:firstLine="0"/>
        <w:textAlignment w:val="baseline"/>
        <w:rPr>
          <w:lang w:val="es-ES"/>
        </w:rPr>
      </w:pPr>
      <w:r>
        <w:rPr>
          <w:rStyle w:val="normaltextrun"/>
          <w:shd w:val="clear" w:color="auto" w:fill="00FF00"/>
          <w:lang w:val="es-ES"/>
        </w:rPr>
        <w:t>Historia de las prótesis y tipos.</w:t>
      </w:r>
      <w:r>
        <w:rPr>
          <w:rStyle w:val="normaltextrun"/>
          <w:shd w:val="clear" w:color="auto" w:fill="FFFF00"/>
          <w:lang w:val="es-ES"/>
        </w:rPr>
        <w:t> </w:t>
      </w:r>
      <w:r>
        <w:rPr>
          <w:rStyle w:val="eop"/>
          <w:lang w:val="es-ES"/>
        </w:rPr>
        <w:t> </w:t>
      </w:r>
    </w:p>
    <w:p w14:paraId="470C5467" w14:textId="77777777" w:rsidR="006E70CE" w:rsidRDefault="006E70CE" w:rsidP="006E70CE">
      <w:pPr>
        <w:pStyle w:val="paragraph"/>
        <w:numPr>
          <w:ilvl w:val="0"/>
          <w:numId w:val="30"/>
        </w:numPr>
        <w:spacing w:before="0" w:beforeAutospacing="0" w:after="0" w:afterAutospacing="0"/>
        <w:ind w:left="1800" w:firstLine="0"/>
        <w:textAlignment w:val="baseline"/>
        <w:rPr>
          <w:lang w:val="es-ES"/>
        </w:rPr>
      </w:pPr>
      <w:r>
        <w:rPr>
          <w:rStyle w:val="normaltextrun"/>
          <w:shd w:val="clear" w:color="auto" w:fill="00FF00"/>
          <w:lang w:val="es-ES"/>
        </w:rPr>
        <w:t>Prótesis mecánicas y eléctricas/electrónicas.</w:t>
      </w:r>
      <w:r>
        <w:rPr>
          <w:rStyle w:val="normaltextrun"/>
          <w:shd w:val="clear" w:color="auto" w:fill="FFFF00"/>
          <w:lang w:val="es-ES"/>
        </w:rPr>
        <w:t> </w:t>
      </w:r>
      <w:r>
        <w:rPr>
          <w:rStyle w:val="eop"/>
          <w:lang w:val="es-ES"/>
        </w:rPr>
        <w:t> </w:t>
      </w:r>
    </w:p>
    <w:p w14:paraId="3F0ED75F" w14:textId="77777777" w:rsidR="006E70CE" w:rsidRDefault="006E70CE" w:rsidP="006E70CE">
      <w:pPr>
        <w:pStyle w:val="paragraph"/>
        <w:numPr>
          <w:ilvl w:val="0"/>
          <w:numId w:val="30"/>
        </w:numPr>
        <w:spacing w:before="0" w:beforeAutospacing="0" w:after="0" w:afterAutospacing="0"/>
        <w:ind w:left="1800" w:firstLine="0"/>
        <w:textAlignment w:val="baseline"/>
        <w:rPr>
          <w:lang w:val="es-ES"/>
        </w:rPr>
      </w:pPr>
      <w:r>
        <w:rPr>
          <w:rStyle w:val="normaltextrun"/>
          <w:shd w:val="clear" w:color="auto" w:fill="00FF00"/>
          <w:lang w:val="es-ES"/>
        </w:rPr>
        <w:t>Problemática del abandono y sus principales razones (beneficios y necesidad de la realimentación sensorial).</w:t>
      </w:r>
      <w:r>
        <w:rPr>
          <w:rStyle w:val="normaltextrun"/>
          <w:lang w:val="es-ES"/>
        </w:rPr>
        <w:t> </w:t>
      </w:r>
      <w:r>
        <w:rPr>
          <w:rStyle w:val="eop"/>
          <w:lang w:val="es-ES"/>
        </w:rPr>
        <w:t> </w:t>
      </w:r>
    </w:p>
    <w:p w14:paraId="37693D31" w14:textId="77777777" w:rsidR="006E70CE" w:rsidRDefault="006E70CE" w:rsidP="006E70CE">
      <w:pPr>
        <w:pStyle w:val="paragraph"/>
        <w:numPr>
          <w:ilvl w:val="0"/>
          <w:numId w:val="31"/>
        </w:numPr>
        <w:spacing w:before="0" w:beforeAutospacing="0" w:after="0" w:afterAutospacing="0"/>
        <w:ind w:left="1080" w:firstLine="0"/>
        <w:textAlignment w:val="baseline"/>
        <w:rPr>
          <w:lang w:val="es-ES"/>
        </w:rPr>
      </w:pPr>
      <w:r>
        <w:rPr>
          <w:rStyle w:val="normaltextrun"/>
          <w:shd w:val="clear" w:color="auto" w:fill="00FF00"/>
          <w:lang w:val="es-ES"/>
        </w:rPr>
        <w:t xml:space="preserve">Desarrollos actuales de realimentación sensorial (3 </w:t>
      </w:r>
      <w:proofErr w:type="spellStart"/>
      <w:r>
        <w:rPr>
          <w:rStyle w:val="normaltextrun"/>
          <w:shd w:val="clear" w:color="auto" w:fill="00FF00"/>
          <w:lang w:val="es-ES"/>
        </w:rPr>
        <w:t>pag</w:t>
      </w:r>
      <w:proofErr w:type="spellEnd"/>
      <w:r>
        <w:rPr>
          <w:rStyle w:val="normaltextrun"/>
          <w:shd w:val="clear" w:color="auto" w:fill="00FF00"/>
          <w:lang w:val="es-ES"/>
        </w:rPr>
        <w:t>.).</w:t>
      </w:r>
      <w:r>
        <w:rPr>
          <w:rStyle w:val="normaltextrun"/>
          <w:lang w:val="es-ES"/>
        </w:rPr>
        <w:t> </w:t>
      </w:r>
      <w:r>
        <w:rPr>
          <w:rStyle w:val="eop"/>
          <w:lang w:val="es-ES"/>
        </w:rPr>
        <w:t> </w:t>
      </w:r>
    </w:p>
    <w:p w14:paraId="5B5D46EF" w14:textId="77777777" w:rsidR="006E70CE" w:rsidRDefault="006E70CE" w:rsidP="006E70CE">
      <w:pPr>
        <w:pStyle w:val="paragraph"/>
        <w:numPr>
          <w:ilvl w:val="0"/>
          <w:numId w:val="32"/>
        </w:numPr>
        <w:spacing w:before="0" w:beforeAutospacing="0" w:after="0" w:afterAutospacing="0"/>
        <w:ind w:left="1800" w:firstLine="0"/>
        <w:textAlignment w:val="baseline"/>
        <w:rPr>
          <w:lang w:val="es-ES"/>
        </w:rPr>
      </w:pPr>
      <w:r>
        <w:rPr>
          <w:rStyle w:val="normaltextrun"/>
          <w:shd w:val="clear" w:color="auto" w:fill="00FF00"/>
          <w:lang w:val="es-ES"/>
        </w:rPr>
        <w:t>El Sistema Somatosensorial.</w:t>
      </w:r>
      <w:r>
        <w:rPr>
          <w:rStyle w:val="eop"/>
          <w:lang w:val="es-ES"/>
        </w:rPr>
        <w:t> </w:t>
      </w:r>
    </w:p>
    <w:p w14:paraId="24771944" w14:textId="77777777" w:rsidR="006E70CE" w:rsidRDefault="006E70CE" w:rsidP="006E70CE">
      <w:pPr>
        <w:pStyle w:val="paragraph"/>
        <w:numPr>
          <w:ilvl w:val="0"/>
          <w:numId w:val="33"/>
        </w:numPr>
        <w:spacing w:before="0" w:beforeAutospacing="0" w:after="0" w:afterAutospacing="0"/>
        <w:ind w:left="2520" w:firstLine="0"/>
        <w:textAlignment w:val="baseline"/>
        <w:rPr>
          <w:lang w:val="es-ES"/>
        </w:rPr>
      </w:pPr>
      <w:r>
        <w:rPr>
          <w:rStyle w:val="normaltextrun"/>
          <w:shd w:val="clear" w:color="auto" w:fill="00FF00"/>
          <w:lang w:val="es-ES"/>
        </w:rPr>
        <w:t>Características anatómicas y funcionales del sentido del tacto.</w:t>
      </w:r>
      <w:r>
        <w:rPr>
          <w:rStyle w:val="eop"/>
          <w:lang w:val="es-ES"/>
        </w:rPr>
        <w:t> </w:t>
      </w:r>
    </w:p>
    <w:p w14:paraId="08110266" w14:textId="77777777" w:rsidR="006E70CE" w:rsidRPr="00BF79AA" w:rsidRDefault="006E70CE" w:rsidP="006E70CE">
      <w:pPr>
        <w:pStyle w:val="paragraph"/>
        <w:numPr>
          <w:ilvl w:val="0"/>
          <w:numId w:val="34"/>
        </w:numPr>
        <w:spacing w:before="0" w:beforeAutospacing="0" w:after="0" w:afterAutospacing="0"/>
        <w:ind w:left="1800" w:firstLine="0"/>
        <w:textAlignment w:val="baseline"/>
        <w:rPr>
          <w:highlight w:val="green"/>
          <w:lang w:val="es-ES"/>
        </w:rPr>
      </w:pPr>
      <w:r w:rsidRPr="00BF79AA">
        <w:rPr>
          <w:rStyle w:val="normaltextrun"/>
          <w:highlight w:val="green"/>
          <w:shd w:val="clear" w:color="auto" w:fill="FFFF00"/>
          <w:lang w:val="es-ES"/>
        </w:rPr>
        <w:t>Los Sistemas Hápticos.</w:t>
      </w:r>
      <w:r w:rsidRPr="00BF79AA">
        <w:rPr>
          <w:rStyle w:val="eop"/>
          <w:highlight w:val="green"/>
          <w:lang w:val="es-ES"/>
        </w:rPr>
        <w:t> </w:t>
      </w:r>
    </w:p>
    <w:p w14:paraId="0F95BB7B" w14:textId="77777777" w:rsidR="006E70CE" w:rsidRPr="00BF79AA" w:rsidRDefault="006E70CE" w:rsidP="006E70CE">
      <w:pPr>
        <w:pStyle w:val="paragraph"/>
        <w:numPr>
          <w:ilvl w:val="3"/>
          <w:numId w:val="34"/>
        </w:numPr>
        <w:spacing w:before="0" w:beforeAutospacing="0" w:after="0" w:afterAutospacing="0"/>
        <w:textAlignment w:val="baseline"/>
        <w:rPr>
          <w:highlight w:val="green"/>
          <w:lang w:val="es-ES"/>
        </w:rPr>
      </w:pPr>
      <w:r w:rsidRPr="00BF79AA">
        <w:rPr>
          <w:rStyle w:val="normaltextrun"/>
          <w:highlight w:val="green"/>
          <w:shd w:val="clear" w:color="auto" w:fill="FFFF00"/>
          <w:lang w:val="es-ES"/>
        </w:rPr>
        <w:t>Aplicaciones actuales en prótesis de miembro superior.</w:t>
      </w:r>
      <w:r w:rsidRPr="00BF79AA">
        <w:rPr>
          <w:rStyle w:val="eop"/>
          <w:highlight w:val="green"/>
          <w:lang w:val="es-ES"/>
        </w:rPr>
        <w:t> </w:t>
      </w:r>
    </w:p>
    <w:p w14:paraId="7E46088A" w14:textId="2288AA25" w:rsidR="006E70CE" w:rsidRPr="003426B8" w:rsidRDefault="006E70CE" w:rsidP="006E70CE">
      <w:pPr>
        <w:pStyle w:val="paragraph"/>
        <w:numPr>
          <w:ilvl w:val="0"/>
          <w:numId w:val="35"/>
        </w:numPr>
        <w:spacing w:before="0" w:beforeAutospacing="0" w:after="0" w:afterAutospacing="0"/>
        <w:ind w:left="1080" w:firstLine="0"/>
        <w:textAlignment w:val="baseline"/>
        <w:rPr>
          <w:highlight w:val="green"/>
          <w:lang w:val="es-ES"/>
        </w:rPr>
      </w:pPr>
      <w:r w:rsidRPr="003426B8">
        <w:rPr>
          <w:rStyle w:val="normaltextrun"/>
          <w:highlight w:val="green"/>
          <w:shd w:val="clear" w:color="auto" w:fill="FFFF00"/>
          <w:lang w:val="es-ES"/>
        </w:rPr>
        <w:t>Planteamiento del problema y propuesta de solución.</w:t>
      </w:r>
      <w:r w:rsidRPr="003426B8">
        <w:rPr>
          <w:rStyle w:val="normaltextrun"/>
          <w:highlight w:val="green"/>
          <w:lang w:val="es-ES"/>
        </w:rPr>
        <w:t> </w:t>
      </w:r>
      <w:r w:rsidRPr="003426B8">
        <w:rPr>
          <w:rStyle w:val="eop"/>
          <w:highlight w:val="green"/>
          <w:lang w:val="es-ES"/>
        </w:rPr>
        <w:t> </w:t>
      </w:r>
    </w:p>
    <w:p w14:paraId="5FC29270" w14:textId="77777777" w:rsidR="006E70CE" w:rsidRDefault="006E70CE" w:rsidP="006E70CE">
      <w:pPr>
        <w:pStyle w:val="paragraph"/>
        <w:numPr>
          <w:ilvl w:val="0"/>
          <w:numId w:val="36"/>
        </w:numPr>
        <w:spacing w:before="0" w:beforeAutospacing="0" w:after="0" w:afterAutospacing="0"/>
        <w:ind w:left="360" w:firstLine="0"/>
        <w:textAlignment w:val="baseline"/>
        <w:rPr>
          <w:lang w:val="es-ES"/>
        </w:rPr>
      </w:pPr>
      <w:r>
        <w:rPr>
          <w:rStyle w:val="normaltextrun"/>
          <w:b/>
          <w:bCs/>
          <w:lang w:val="es-ES"/>
        </w:rPr>
        <w:t xml:space="preserve">CAPITULO 2 - Desarrollo del prototipo (20 </w:t>
      </w:r>
      <w:proofErr w:type="spellStart"/>
      <w:r>
        <w:rPr>
          <w:rStyle w:val="normaltextrun"/>
          <w:b/>
          <w:bCs/>
          <w:lang w:val="es-ES"/>
        </w:rPr>
        <w:t>pag</w:t>
      </w:r>
      <w:proofErr w:type="spellEnd"/>
      <w:r>
        <w:rPr>
          <w:rStyle w:val="normaltextrun"/>
          <w:b/>
          <w:bCs/>
          <w:lang w:val="es-ES"/>
        </w:rPr>
        <w:t>.):</w:t>
      </w:r>
      <w:r>
        <w:rPr>
          <w:rStyle w:val="normaltextrun"/>
          <w:lang w:val="es-ES"/>
        </w:rPr>
        <w:t> </w:t>
      </w:r>
      <w:r>
        <w:rPr>
          <w:rStyle w:val="eop"/>
          <w:lang w:val="es-ES"/>
        </w:rPr>
        <w:t> </w:t>
      </w:r>
    </w:p>
    <w:p w14:paraId="4678B9B7" w14:textId="71322D04" w:rsidR="006E70CE" w:rsidRDefault="006E70CE" w:rsidP="006E70CE">
      <w:pPr>
        <w:pStyle w:val="paragraph"/>
        <w:numPr>
          <w:ilvl w:val="0"/>
          <w:numId w:val="37"/>
        </w:numPr>
        <w:spacing w:before="0" w:beforeAutospacing="0" w:after="0" w:afterAutospacing="0"/>
        <w:ind w:left="1080" w:firstLine="0"/>
        <w:textAlignment w:val="baseline"/>
        <w:rPr>
          <w:lang w:val="es-ES"/>
        </w:rPr>
      </w:pPr>
      <w:r>
        <w:rPr>
          <w:rStyle w:val="normaltextrun"/>
          <w:shd w:val="clear" w:color="auto" w:fill="FFFF00"/>
          <w:lang w:val="es-ES"/>
        </w:rPr>
        <w:t xml:space="preserve">Diagrama y descripción general </w:t>
      </w:r>
    </w:p>
    <w:p w14:paraId="207971F5" w14:textId="3F992521" w:rsidR="006E70CE" w:rsidRDefault="006E70CE" w:rsidP="006E70CE">
      <w:pPr>
        <w:pStyle w:val="paragraph"/>
        <w:numPr>
          <w:ilvl w:val="0"/>
          <w:numId w:val="37"/>
        </w:numPr>
        <w:spacing w:before="0" w:beforeAutospacing="0" w:after="0" w:afterAutospacing="0"/>
        <w:ind w:left="1080" w:firstLine="0"/>
        <w:textAlignment w:val="baseline"/>
        <w:rPr>
          <w:lang w:val="es-ES"/>
        </w:rPr>
      </w:pPr>
      <w:r>
        <w:rPr>
          <w:rStyle w:val="normaltextrun"/>
          <w:shd w:val="clear" w:color="auto" w:fill="FFFF00"/>
          <w:lang w:val="es-ES"/>
        </w:rPr>
        <w:t xml:space="preserve">Bloque de control </w:t>
      </w:r>
    </w:p>
    <w:p w14:paraId="6E157AA0" w14:textId="10AADFF5" w:rsidR="006E70CE" w:rsidRDefault="003426B8" w:rsidP="006E70CE">
      <w:pPr>
        <w:pStyle w:val="paragraph"/>
        <w:numPr>
          <w:ilvl w:val="0"/>
          <w:numId w:val="37"/>
        </w:numPr>
        <w:spacing w:before="0" w:beforeAutospacing="0" w:after="0" w:afterAutospacing="0"/>
        <w:ind w:left="1080" w:firstLine="0"/>
        <w:textAlignment w:val="baseline"/>
        <w:rPr>
          <w:lang w:val="es-ES"/>
        </w:rPr>
      </w:pPr>
      <w:r>
        <w:rPr>
          <w:rStyle w:val="normaltextrun"/>
          <w:shd w:val="clear" w:color="auto" w:fill="FFFF00"/>
          <w:lang w:val="es-ES"/>
        </w:rPr>
        <w:t>Sensor FSR.</w:t>
      </w:r>
    </w:p>
    <w:p w14:paraId="490E35EC" w14:textId="621AF0DB" w:rsidR="006E70CE" w:rsidRDefault="006E70CE" w:rsidP="006E70CE">
      <w:pPr>
        <w:pStyle w:val="paragraph"/>
        <w:numPr>
          <w:ilvl w:val="0"/>
          <w:numId w:val="37"/>
        </w:numPr>
        <w:spacing w:before="0" w:beforeAutospacing="0" w:after="0" w:afterAutospacing="0"/>
        <w:ind w:left="1080" w:firstLine="0"/>
        <w:textAlignment w:val="baseline"/>
        <w:rPr>
          <w:lang w:val="es-ES"/>
        </w:rPr>
      </w:pPr>
      <w:r>
        <w:rPr>
          <w:rStyle w:val="normaltextrun"/>
          <w:shd w:val="clear" w:color="auto" w:fill="FFFF00"/>
          <w:lang w:val="es-ES"/>
        </w:rPr>
        <w:t xml:space="preserve">Fuente de alimentación </w:t>
      </w:r>
    </w:p>
    <w:p w14:paraId="41378ADB" w14:textId="091768C5" w:rsidR="006E70CE" w:rsidRDefault="006E70CE" w:rsidP="006E70CE">
      <w:pPr>
        <w:pStyle w:val="paragraph"/>
        <w:numPr>
          <w:ilvl w:val="0"/>
          <w:numId w:val="37"/>
        </w:numPr>
        <w:spacing w:before="0" w:beforeAutospacing="0" w:after="0" w:afterAutospacing="0"/>
        <w:ind w:left="1080" w:firstLine="0"/>
        <w:textAlignment w:val="baseline"/>
        <w:rPr>
          <w:lang w:val="es-ES"/>
        </w:rPr>
      </w:pPr>
      <w:r>
        <w:rPr>
          <w:rStyle w:val="normaltextrun"/>
          <w:shd w:val="clear" w:color="auto" w:fill="FFFF00"/>
          <w:lang w:val="es-ES"/>
        </w:rPr>
        <w:t xml:space="preserve">Presentación y detalles del circuito completo </w:t>
      </w:r>
    </w:p>
    <w:p w14:paraId="0AD6D186" w14:textId="77777777" w:rsidR="006E70CE" w:rsidRDefault="006E70CE" w:rsidP="006E70CE">
      <w:pPr>
        <w:pStyle w:val="paragraph"/>
        <w:numPr>
          <w:ilvl w:val="0"/>
          <w:numId w:val="38"/>
        </w:numPr>
        <w:spacing w:before="0" w:beforeAutospacing="0" w:after="0" w:afterAutospacing="0"/>
        <w:ind w:left="360" w:firstLine="0"/>
        <w:textAlignment w:val="baseline"/>
        <w:rPr>
          <w:lang w:val="es-ES"/>
        </w:rPr>
      </w:pPr>
      <w:r>
        <w:rPr>
          <w:rStyle w:val="normaltextrun"/>
          <w:b/>
          <w:bCs/>
          <w:lang w:val="es-ES"/>
        </w:rPr>
        <w:t xml:space="preserve">CAPITULO 3 - Pruebas y resultados (12 </w:t>
      </w:r>
      <w:proofErr w:type="spellStart"/>
      <w:r>
        <w:rPr>
          <w:rStyle w:val="normaltextrun"/>
          <w:b/>
          <w:bCs/>
          <w:lang w:val="es-ES"/>
        </w:rPr>
        <w:t>pag</w:t>
      </w:r>
      <w:proofErr w:type="spellEnd"/>
      <w:r>
        <w:rPr>
          <w:rStyle w:val="normaltextrun"/>
          <w:b/>
          <w:bCs/>
          <w:lang w:val="es-ES"/>
        </w:rPr>
        <w:t>.):</w:t>
      </w:r>
      <w:r>
        <w:rPr>
          <w:rStyle w:val="normaltextrun"/>
          <w:lang w:val="es-ES"/>
        </w:rPr>
        <w:t> </w:t>
      </w:r>
      <w:r>
        <w:rPr>
          <w:rStyle w:val="eop"/>
          <w:lang w:val="es-ES"/>
        </w:rPr>
        <w:t> </w:t>
      </w:r>
    </w:p>
    <w:p w14:paraId="6E30AC9C" w14:textId="3042ADEF" w:rsidR="006E70CE" w:rsidRDefault="006E70CE" w:rsidP="006E70CE">
      <w:pPr>
        <w:pStyle w:val="paragraph"/>
        <w:numPr>
          <w:ilvl w:val="0"/>
          <w:numId w:val="39"/>
        </w:numPr>
        <w:spacing w:before="0" w:beforeAutospacing="0" w:after="0" w:afterAutospacing="0"/>
        <w:ind w:left="1080" w:firstLine="0"/>
        <w:textAlignment w:val="baseline"/>
        <w:rPr>
          <w:lang w:val="es-ES"/>
        </w:rPr>
      </w:pPr>
      <w:r>
        <w:rPr>
          <w:rStyle w:val="normaltextrun"/>
          <w:shd w:val="clear" w:color="auto" w:fill="FFFF00"/>
          <w:lang w:val="es-ES"/>
        </w:rPr>
        <w:t xml:space="preserve">Regulación de la fuente de alimentación </w:t>
      </w:r>
    </w:p>
    <w:p w14:paraId="5C5ADFF2" w14:textId="77777777" w:rsidR="006E70CE" w:rsidRDefault="006E70CE" w:rsidP="006E70CE">
      <w:pPr>
        <w:pStyle w:val="paragraph"/>
        <w:numPr>
          <w:ilvl w:val="0"/>
          <w:numId w:val="39"/>
        </w:numPr>
        <w:spacing w:before="0" w:beforeAutospacing="0" w:after="0" w:afterAutospacing="0"/>
        <w:ind w:left="1080" w:firstLine="0"/>
        <w:textAlignment w:val="baseline"/>
        <w:rPr>
          <w:lang w:val="es-ES"/>
        </w:rPr>
      </w:pPr>
      <w:r>
        <w:rPr>
          <w:rStyle w:val="normaltextrun"/>
          <w:shd w:val="clear" w:color="auto" w:fill="FFFF00"/>
          <w:lang w:val="es-ES"/>
        </w:rPr>
        <w:t>En lazo abierto.</w:t>
      </w:r>
      <w:r>
        <w:rPr>
          <w:rStyle w:val="normaltextrun"/>
          <w:lang w:val="es-ES"/>
        </w:rPr>
        <w:t> </w:t>
      </w:r>
      <w:r>
        <w:rPr>
          <w:rStyle w:val="eop"/>
          <w:lang w:val="es-ES"/>
        </w:rPr>
        <w:t> </w:t>
      </w:r>
    </w:p>
    <w:p w14:paraId="254E29BF" w14:textId="77777777" w:rsidR="006E70CE" w:rsidRDefault="006E70CE" w:rsidP="006E70CE">
      <w:pPr>
        <w:pStyle w:val="paragraph"/>
        <w:numPr>
          <w:ilvl w:val="0"/>
          <w:numId w:val="39"/>
        </w:numPr>
        <w:spacing w:before="0" w:beforeAutospacing="0" w:after="0" w:afterAutospacing="0"/>
        <w:ind w:left="1080" w:firstLine="0"/>
        <w:textAlignment w:val="baseline"/>
        <w:rPr>
          <w:lang w:val="es-ES"/>
        </w:rPr>
      </w:pPr>
      <w:r>
        <w:rPr>
          <w:rStyle w:val="normaltextrun"/>
          <w:shd w:val="clear" w:color="auto" w:fill="FFFF00"/>
          <w:lang w:val="es-ES"/>
        </w:rPr>
        <w:t>En lazo cerrado.</w:t>
      </w:r>
      <w:r>
        <w:rPr>
          <w:rStyle w:val="normaltextrun"/>
          <w:lang w:val="es-ES"/>
        </w:rPr>
        <w:t> </w:t>
      </w:r>
      <w:r>
        <w:rPr>
          <w:rStyle w:val="eop"/>
          <w:lang w:val="es-ES"/>
        </w:rPr>
        <w:t> </w:t>
      </w:r>
    </w:p>
    <w:p w14:paraId="42A44E44" w14:textId="1EBF6998" w:rsidR="006E70CE" w:rsidRDefault="006E70CE" w:rsidP="006E70CE">
      <w:pPr>
        <w:pStyle w:val="paragraph"/>
        <w:numPr>
          <w:ilvl w:val="0"/>
          <w:numId w:val="39"/>
        </w:numPr>
        <w:spacing w:before="0" w:beforeAutospacing="0" w:after="0" w:afterAutospacing="0"/>
        <w:ind w:left="1080" w:firstLine="0"/>
        <w:textAlignment w:val="baseline"/>
        <w:rPr>
          <w:lang w:val="es-ES"/>
        </w:rPr>
      </w:pPr>
      <w:r>
        <w:rPr>
          <w:rStyle w:val="normaltextrun"/>
          <w:shd w:val="clear" w:color="auto" w:fill="FFFF00"/>
          <w:lang w:val="es-ES"/>
        </w:rPr>
        <w:t xml:space="preserve">Relevamiento del electroestimulador con cargas de prueba para las distintas variables del menú </w:t>
      </w:r>
    </w:p>
    <w:p w14:paraId="31233FB4" w14:textId="59B8B9DE" w:rsidR="006E70CE" w:rsidRPr="003426B8" w:rsidRDefault="006E70CE" w:rsidP="006E70CE">
      <w:pPr>
        <w:pStyle w:val="paragraph"/>
        <w:numPr>
          <w:ilvl w:val="0"/>
          <w:numId w:val="39"/>
        </w:numPr>
        <w:spacing w:before="0" w:beforeAutospacing="0" w:after="0" w:afterAutospacing="0"/>
        <w:ind w:left="1080" w:firstLine="0"/>
        <w:textAlignment w:val="baseline"/>
        <w:rPr>
          <w:highlight w:val="yellow"/>
          <w:lang w:val="es-ES"/>
        </w:rPr>
      </w:pPr>
      <w:r w:rsidRPr="003426B8">
        <w:rPr>
          <w:rStyle w:val="normaltextrun"/>
          <w:highlight w:val="yellow"/>
          <w:shd w:val="clear" w:color="auto" w:fill="FF0000"/>
          <w:lang w:val="es-ES"/>
        </w:rPr>
        <w:t xml:space="preserve">Prueba piloto a nivel de antebrazo medio en sujeto no amputado </w:t>
      </w:r>
    </w:p>
    <w:p w14:paraId="304FA78C" w14:textId="77777777" w:rsidR="006E70CE" w:rsidRDefault="006E70CE" w:rsidP="006E70CE">
      <w:pPr>
        <w:pStyle w:val="paragraph"/>
        <w:numPr>
          <w:ilvl w:val="0"/>
          <w:numId w:val="40"/>
        </w:numPr>
        <w:spacing w:before="0" w:beforeAutospacing="0" w:after="0" w:afterAutospacing="0"/>
        <w:ind w:left="360" w:firstLine="0"/>
        <w:textAlignment w:val="baseline"/>
        <w:rPr>
          <w:lang w:val="es-ES"/>
        </w:rPr>
      </w:pPr>
      <w:r>
        <w:rPr>
          <w:rStyle w:val="normaltextrun"/>
          <w:b/>
          <w:bCs/>
          <w:lang w:val="es-ES"/>
        </w:rPr>
        <w:t xml:space="preserve">CAPITULO 4 - Discusión, conclusiones y trabajo a futuro (3 </w:t>
      </w:r>
      <w:proofErr w:type="spellStart"/>
      <w:r>
        <w:rPr>
          <w:rStyle w:val="normaltextrun"/>
          <w:b/>
          <w:bCs/>
          <w:lang w:val="es-ES"/>
        </w:rPr>
        <w:t>pag</w:t>
      </w:r>
      <w:proofErr w:type="spellEnd"/>
      <w:r>
        <w:rPr>
          <w:rStyle w:val="normaltextrun"/>
          <w:b/>
          <w:bCs/>
          <w:lang w:val="es-ES"/>
        </w:rPr>
        <w:t>.):</w:t>
      </w:r>
      <w:r>
        <w:rPr>
          <w:rStyle w:val="normaltextrun"/>
          <w:lang w:val="es-ES"/>
        </w:rPr>
        <w:t> </w:t>
      </w:r>
      <w:r>
        <w:rPr>
          <w:rStyle w:val="eop"/>
          <w:lang w:val="es-ES"/>
        </w:rPr>
        <w:t> </w:t>
      </w:r>
    </w:p>
    <w:p w14:paraId="7ADB6073" w14:textId="77777777" w:rsidR="006E70CE" w:rsidRPr="003426B8" w:rsidRDefault="006E70CE" w:rsidP="006E70CE">
      <w:pPr>
        <w:pStyle w:val="paragraph"/>
        <w:numPr>
          <w:ilvl w:val="0"/>
          <w:numId w:val="41"/>
        </w:numPr>
        <w:spacing w:before="0" w:beforeAutospacing="0" w:after="0" w:afterAutospacing="0"/>
        <w:ind w:left="1080" w:firstLine="0"/>
        <w:textAlignment w:val="baseline"/>
        <w:rPr>
          <w:highlight w:val="yellow"/>
          <w:lang w:val="es-ES"/>
        </w:rPr>
      </w:pPr>
      <w:r w:rsidRPr="003426B8">
        <w:rPr>
          <w:rStyle w:val="normaltextrun"/>
          <w:highlight w:val="yellow"/>
          <w:shd w:val="clear" w:color="auto" w:fill="FF00FF"/>
          <w:lang w:val="es-ES"/>
        </w:rPr>
        <w:t xml:space="preserve">Discusión (1 </w:t>
      </w:r>
      <w:proofErr w:type="spellStart"/>
      <w:r w:rsidRPr="003426B8">
        <w:rPr>
          <w:rStyle w:val="normaltextrun"/>
          <w:highlight w:val="yellow"/>
          <w:shd w:val="clear" w:color="auto" w:fill="FF00FF"/>
          <w:lang w:val="es-ES"/>
        </w:rPr>
        <w:t>pag</w:t>
      </w:r>
      <w:proofErr w:type="spellEnd"/>
      <w:r w:rsidRPr="003426B8">
        <w:rPr>
          <w:rStyle w:val="normaltextrun"/>
          <w:highlight w:val="yellow"/>
          <w:shd w:val="clear" w:color="auto" w:fill="FF00FF"/>
          <w:lang w:val="es-ES"/>
        </w:rPr>
        <w:t>.).</w:t>
      </w:r>
      <w:r w:rsidRPr="003426B8">
        <w:rPr>
          <w:rStyle w:val="normaltextrun"/>
          <w:highlight w:val="yellow"/>
          <w:lang w:val="es-ES"/>
        </w:rPr>
        <w:t> </w:t>
      </w:r>
      <w:r w:rsidRPr="003426B8">
        <w:rPr>
          <w:rStyle w:val="eop"/>
          <w:highlight w:val="yellow"/>
          <w:lang w:val="es-ES"/>
        </w:rPr>
        <w:t> </w:t>
      </w:r>
    </w:p>
    <w:p w14:paraId="4D101DA1" w14:textId="77777777" w:rsidR="006E70CE" w:rsidRPr="003426B8" w:rsidRDefault="006E70CE" w:rsidP="006E70CE">
      <w:pPr>
        <w:pStyle w:val="paragraph"/>
        <w:numPr>
          <w:ilvl w:val="0"/>
          <w:numId w:val="41"/>
        </w:numPr>
        <w:spacing w:before="0" w:beforeAutospacing="0" w:after="0" w:afterAutospacing="0"/>
        <w:ind w:left="1080" w:firstLine="0"/>
        <w:textAlignment w:val="baseline"/>
        <w:rPr>
          <w:highlight w:val="yellow"/>
          <w:lang w:val="es-ES"/>
        </w:rPr>
      </w:pPr>
      <w:r w:rsidRPr="003426B8">
        <w:rPr>
          <w:rStyle w:val="normaltextrun"/>
          <w:highlight w:val="yellow"/>
          <w:shd w:val="clear" w:color="auto" w:fill="FF00FF"/>
          <w:lang w:val="es-ES"/>
        </w:rPr>
        <w:t xml:space="preserve">Conclusiones (1 </w:t>
      </w:r>
      <w:proofErr w:type="spellStart"/>
      <w:r w:rsidRPr="003426B8">
        <w:rPr>
          <w:rStyle w:val="normaltextrun"/>
          <w:highlight w:val="yellow"/>
          <w:shd w:val="clear" w:color="auto" w:fill="FF00FF"/>
          <w:lang w:val="es-ES"/>
        </w:rPr>
        <w:t>pag</w:t>
      </w:r>
      <w:proofErr w:type="spellEnd"/>
      <w:r w:rsidRPr="003426B8">
        <w:rPr>
          <w:rStyle w:val="normaltextrun"/>
          <w:highlight w:val="yellow"/>
          <w:shd w:val="clear" w:color="auto" w:fill="FF00FF"/>
          <w:lang w:val="es-ES"/>
        </w:rPr>
        <w:t>.).</w:t>
      </w:r>
      <w:r w:rsidRPr="003426B8">
        <w:rPr>
          <w:rStyle w:val="normaltextrun"/>
          <w:highlight w:val="yellow"/>
          <w:lang w:val="es-ES"/>
        </w:rPr>
        <w:t> </w:t>
      </w:r>
      <w:r w:rsidRPr="003426B8">
        <w:rPr>
          <w:rStyle w:val="eop"/>
          <w:highlight w:val="yellow"/>
          <w:lang w:val="es-ES"/>
        </w:rPr>
        <w:t> </w:t>
      </w:r>
    </w:p>
    <w:p w14:paraId="7E4D7B15" w14:textId="77777777" w:rsidR="006E70CE" w:rsidRDefault="006E70CE" w:rsidP="006E70CE">
      <w:pPr>
        <w:pStyle w:val="paragraph"/>
        <w:numPr>
          <w:ilvl w:val="0"/>
          <w:numId w:val="41"/>
        </w:numPr>
        <w:spacing w:before="0" w:beforeAutospacing="0" w:after="0" w:afterAutospacing="0"/>
        <w:ind w:left="1080" w:firstLine="0"/>
        <w:textAlignment w:val="baseline"/>
        <w:rPr>
          <w:lang w:val="es-ES"/>
        </w:rPr>
      </w:pPr>
      <w:r>
        <w:rPr>
          <w:rStyle w:val="normaltextrun"/>
          <w:shd w:val="clear" w:color="auto" w:fill="FFFF00"/>
          <w:lang w:val="es-ES"/>
        </w:rPr>
        <w:t xml:space="preserve">Trabajo a futuro (1 </w:t>
      </w:r>
      <w:proofErr w:type="spellStart"/>
      <w:r>
        <w:rPr>
          <w:rStyle w:val="normaltextrun"/>
          <w:shd w:val="clear" w:color="auto" w:fill="FFFF00"/>
          <w:lang w:val="es-ES"/>
        </w:rPr>
        <w:t>pag</w:t>
      </w:r>
      <w:proofErr w:type="spellEnd"/>
      <w:r>
        <w:rPr>
          <w:rStyle w:val="normaltextrun"/>
          <w:shd w:val="clear" w:color="auto" w:fill="FFFF00"/>
          <w:lang w:val="es-ES"/>
        </w:rPr>
        <w:t>.).</w:t>
      </w:r>
      <w:r>
        <w:rPr>
          <w:rStyle w:val="normaltextrun"/>
          <w:lang w:val="es-ES"/>
        </w:rPr>
        <w:t> </w:t>
      </w:r>
      <w:r>
        <w:rPr>
          <w:rStyle w:val="eop"/>
          <w:lang w:val="es-ES"/>
        </w:rPr>
        <w:t> </w:t>
      </w:r>
    </w:p>
    <w:p w14:paraId="7D77CD69" w14:textId="77777777" w:rsidR="006E70CE" w:rsidRDefault="006E70CE" w:rsidP="006E70CE">
      <w:pPr>
        <w:pStyle w:val="paragraph"/>
        <w:spacing w:before="0" w:beforeAutospacing="0" w:after="0" w:afterAutospacing="0"/>
        <w:jc w:val="both"/>
        <w:textAlignment w:val="baseline"/>
        <w:rPr>
          <w:rFonts w:ascii="Segoe UI" w:hAnsi="Segoe UI" w:cs="Segoe UI"/>
          <w:sz w:val="18"/>
          <w:szCs w:val="18"/>
          <w:lang w:val="es-ES"/>
        </w:rPr>
      </w:pPr>
      <w:r>
        <w:rPr>
          <w:rStyle w:val="eop"/>
          <w:lang w:val="es-ES"/>
        </w:rPr>
        <w:t> </w:t>
      </w:r>
    </w:p>
    <w:p w14:paraId="440A05D3" w14:textId="77777777" w:rsidR="00F0100E" w:rsidRDefault="00F0100E"/>
    <w:p w14:paraId="4F8E49B7" w14:textId="77777777" w:rsidR="00F0100E" w:rsidRDefault="00F0100E"/>
    <w:p w14:paraId="20AED80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2"/>
          <w:footerReference w:type="default" r:id="rId23"/>
          <w:type w:val="continuous"/>
          <w:pgSz w:w="11906" w:h="16838"/>
          <w:pgMar w:top="1418" w:right="1134" w:bottom="1418" w:left="1134" w:header="720" w:footer="720" w:gutter="0"/>
          <w:cols w:space="720"/>
        </w:sectPr>
      </w:pPr>
      <w:r>
        <w:br w:type="page"/>
      </w:r>
    </w:p>
    <w:p w14:paraId="6EA38479" w14:textId="77777777" w:rsidR="00F0100E" w:rsidRDefault="00697B5D">
      <w:pPr>
        <w:pStyle w:val="Ttulo1"/>
      </w:pPr>
      <w:r>
        <w:lastRenderedPageBreak/>
        <w:br w:type="page"/>
      </w:r>
      <w:r w:rsidR="4CA20F83">
        <w:lastRenderedPageBreak/>
        <w:t>Índice de tablas</w:t>
      </w:r>
    </w:p>
    <w:p w14:paraId="121E0BAC" w14:textId="77777777" w:rsidR="00F0100E" w:rsidRDefault="00697B5D">
      <w:r>
        <w:t>[Inserte aquí el índice de tablas]</w:t>
      </w:r>
    </w:p>
    <w:p w14:paraId="25B286C0" w14:textId="77777777" w:rsidR="00F0100E" w:rsidRDefault="00F0100E"/>
    <w:p w14:paraId="4CE82F3E" w14:textId="77777777" w:rsidR="00F0100E" w:rsidRDefault="00F0100E"/>
    <w:p w14:paraId="02693FE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4"/>
          <w:footerReference w:type="default" r:id="rId25"/>
          <w:type w:val="continuous"/>
          <w:pgSz w:w="11906" w:h="16838"/>
          <w:pgMar w:top="1418" w:right="1134" w:bottom="1418" w:left="1134" w:header="720" w:footer="720" w:gutter="0"/>
          <w:cols w:space="720"/>
        </w:sectPr>
      </w:pPr>
      <w:r>
        <w:br w:type="page"/>
      </w:r>
    </w:p>
    <w:p w14:paraId="1AC56DB7" w14:textId="77777777" w:rsidR="00F0100E" w:rsidRDefault="00697B5D">
      <w:pPr>
        <w:pStyle w:val="Ttulo1"/>
      </w:pPr>
      <w:r>
        <w:lastRenderedPageBreak/>
        <w:br w:type="page"/>
      </w:r>
      <w:r w:rsidR="4CA20F83">
        <w:lastRenderedPageBreak/>
        <w:t>Índice de figuras</w:t>
      </w:r>
    </w:p>
    <w:p w14:paraId="230ED56F" w14:textId="77777777" w:rsidR="00F0100E" w:rsidRDefault="00697B5D">
      <w:r>
        <w:t>[Inserte aquí el índice de figuras]</w:t>
      </w:r>
    </w:p>
    <w:p w14:paraId="0B1EC68A" w14:textId="77777777" w:rsidR="00F0100E" w:rsidRDefault="00F0100E"/>
    <w:p w14:paraId="36B34CFD" w14:textId="77777777" w:rsidR="00F0100E" w:rsidRDefault="00F0100E"/>
    <w:p w14:paraId="179D49D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6"/>
          <w:footerReference w:type="default" r:id="rId27"/>
          <w:type w:val="continuous"/>
          <w:pgSz w:w="11906" w:h="16838"/>
          <w:pgMar w:top="1418" w:right="1134" w:bottom="1418" w:left="1134" w:header="720" w:footer="720" w:gutter="0"/>
          <w:cols w:space="720"/>
        </w:sectPr>
      </w:pPr>
      <w:r>
        <w:br w:type="page"/>
      </w:r>
    </w:p>
    <w:p w14:paraId="67429F24" w14:textId="7EFA8630" w:rsidR="00F0100E" w:rsidRDefault="00045C7B" w:rsidP="00045C7B">
      <w:pPr>
        <w:pStyle w:val="Ttulo1"/>
        <w:ind w:left="0" w:firstLine="0"/>
      </w:pPr>
      <w:r>
        <w:lastRenderedPageBreak/>
        <w:t xml:space="preserve"> </w:t>
      </w:r>
    </w:p>
    <w:p w14:paraId="01E012B5" w14:textId="77777777" w:rsidR="00F0100E" w:rsidRDefault="00F0100E"/>
    <w:p w14:paraId="0C3A4914" w14:textId="5B3DCC40"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28"/>
          <w:footerReference w:type="default" r:id="rId29"/>
          <w:type w:val="continuous"/>
          <w:pgSz w:w="11906" w:h="16838"/>
          <w:pgMar w:top="1418" w:right="1134" w:bottom="1418" w:left="1134" w:header="720" w:footer="720" w:gutter="0"/>
          <w:cols w:space="720"/>
        </w:sectPr>
      </w:pPr>
    </w:p>
    <w:p w14:paraId="03662C31" w14:textId="09A32582" w:rsidR="00045C7B" w:rsidRDefault="00045C7B" w:rsidP="00045C7B">
      <w:pPr>
        <w:pStyle w:val="Ttulo1"/>
        <w:tabs>
          <w:tab w:val="left" w:pos="1139"/>
        </w:tabs>
        <w:ind w:left="0" w:firstLine="0"/>
      </w:pPr>
    </w:p>
    <w:p w14:paraId="6CD19FAB" w14:textId="40E75CF4" w:rsidR="00045C7B" w:rsidRPr="00045C7B" w:rsidRDefault="00697B5D" w:rsidP="00045C7B">
      <w:pPr>
        <w:pStyle w:val="Ttulo1"/>
      </w:pPr>
      <w:r w:rsidRPr="00045C7B">
        <w:br w:type="page"/>
      </w:r>
      <w:r w:rsidR="4CA20F83">
        <w:lastRenderedPageBreak/>
        <w:t>Resumen</w:t>
      </w:r>
    </w:p>
    <w:p w14:paraId="73A231F2" w14:textId="2E514407" w:rsidR="00E95B37" w:rsidRDefault="046C4961" w:rsidP="4CA20F83">
      <w:pPr>
        <w:ind w:firstLine="567"/>
      </w:pPr>
      <w:r>
        <w:t xml:space="preserve">La Organización Mundial de la Salud (OMS) y la Sociedad Internacional de Prótesis y Ortesis (ISPO por sus siglas en inglés) coinciden en definir una prótesis como un dispositivo de aplicación externa que se usa para reemplazar total o parcialmente una parte de un miembro ausente o deficiente. Centrándonos en las prótesis de miembro superior, se han avanzado muchos desarrollos basados en principios mecánicos y electrónicos, muchos disponibles comercialmente, con una gran variedad de opciones para adaptarse a las necesidades específicas de cada usuario. Si bien las soluciones para este tipo de prótesis tienen un amplio desarrollo, la falta de un segmento del miembro superior no solo implica la obvia pérdida de un actuador para la manipulación de objetos, sino que, además, significa la pérdida del sentido del tacto y la totalidad de la realimentación sensorial asociada al segmento perdido. A la fecha y desde hace ya varios años, el desarrollo de prótesis que incorporen capacidades de realimentación sensorial al usuario se encuentra en una etapa de investigación y desarrollo que no ha logrado dar el salto al usuario, generando una oferta llamativamente escasa en lo referente a la disponibilidad comercial de prótesis con este tipo de características. </w:t>
      </w:r>
    </w:p>
    <w:p w14:paraId="2F4E5334" w14:textId="0C66E669" w:rsidR="002A5657" w:rsidRDefault="4CA20F83" w:rsidP="00E95B37">
      <w:pPr>
        <w:ind w:firstLine="567"/>
      </w:pPr>
      <w:r>
        <w:t xml:space="preserve">Los desarrollos actuales que buscan incorporar realimentación sensorial a una prótesis de miembro superior avanzan en diversas aristas; desde la electroestimulación con electrodos implantados, como la más invasiva, hasta actuadores mecánicos que generan vibración sobre la piel del usuario para alertar de un contacto en el extremo distal de la prótesis, donde opera un actuador con un sensor de presión o fuerza asociado. </w:t>
      </w:r>
    </w:p>
    <w:p w14:paraId="0C0B7B34" w14:textId="667FE547" w:rsidR="00591BAD" w:rsidRDefault="046C4961" w:rsidP="00E95B37">
      <w:pPr>
        <w:ind w:firstLine="567"/>
      </w:pPr>
      <w:r>
        <w:t xml:space="preserve">En este contexto y con el objetivo de desarrollar un sistema cuya incorporación a una prótesis comercial suponga una dificultad técnica mínima y que, a su vez, cumpla su función mediante un principio no invasivo, a fin de evitar someter al potencial usuario a una intervención quirúrgica, proporcionando al mismo tiempo, más facilidad en su mantenimiento. En este sentido se avanzó sobre el diseño de un sistema háptico que permita generar una realimentación táctil en el usuario de manera no invasiva, basado en técnicas de electroestimulación </w:t>
      </w:r>
      <w:proofErr w:type="spellStart"/>
      <w:r>
        <w:t>transcutánea</w:t>
      </w:r>
      <w:proofErr w:type="spellEnd"/>
      <w:r>
        <w:t xml:space="preserve"> de los mecanorreceptores de la piel, tomando como área de estimulación el extremo distal del miembro amputado, a fin de mejorar la percepción de la sensación de tacto generada. </w:t>
      </w:r>
    </w:p>
    <w:p w14:paraId="05AAE45F" w14:textId="7450F1D5" w:rsidR="00E95B37" w:rsidRDefault="046C4961" w:rsidP="4CA20F83">
      <w:pPr>
        <w:ind w:firstLine="567"/>
      </w:pPr>
      <w:r>
        <w:t xml:space="preserve">El trabajo desarrollado en la presente Tesis expone un prototipo de electroestimulador por corriente, configurable, diseñado para la generación no invasiva de realimentación táctil. Sobre el dispositivo desarrollado se realizó un relevamiento de respuesta ante distintas cargas de prueba, </w:t>
      </w:r>
      <w:r>
        <w:lastRenderedPageBreak/>
        <w:t>calibración de la interfaz gráfica y prueba piloto con usuarios sanos, a fin de establecer las bases para su aplicación con grupos de estudio y de control para la determinación de umbrales de sensibilidad táctil en personas amputadas. Los resultados de un estudio de estas características, permitirá realizar los ajustes y calibración necesarios para su incorporación como sistema complementario a una prótesis convencional que le permita, adicionar la funcionalidad de realimentación táctil a una prótesis de miembro superior sin mayor complejidad técnica, costos excesivos, ni intervenciones quirúrgicas.</w:t>
      </w:r>
    </w:p>
    <w:p w14:paraId="171E6F92" w14:textId="77777777" w:rsidR="00E95B37" w:rsidRDefault="00E95B37" w:rsidP="4CA20F83">
      <w:pPr>
        <w:widowControl w:val="0"/>
        <w:pBdr>
          <w:top w:val="nil"/>
          <w:left w:val="nil"/>
          <w:bottom w:val="nil"/>
          <w:right w:val="nil"/>
          <w:between w:val="nil"/>
        </w:pBdr>
        <w:spacing w:after="0" w:line="276" w:lineRule="auto"/>
        <w:ind w:firstLine="0"/>
        <w:jc w:val="left"/>
        <w:sectPr w:rsidR="00E95B37" w:rsidSect="00A92AAD">
          <w:headerReference w:type="default" r:id="rId30"/>
          <w:footerReference w:type="default" r:id="rId31"/>
          <w:type w:val="continuous"/>
          <w:pgSz w:w="11906" w:h="16838"/>
          <w:pgMar w:top="1418" w:right="1134" w:bottom="1418" w:left="1134" w:header="720" w:footer="720" w:gutter="0"/>
          <w:cols w:space="720"/>
        </w:sectPr>
      </w:pPr>
    </w:p>
    <w:p w14:paraId="14CFFDAB" w14:textId="0A711564" w:rsidR="002A5657" w:rsidRPr="002A5657" w:rsidRDefault="00697B5D" w:rsidP="002A5657">
      <w:pPr>
        <w:pStyle w:val="Ttulo1"/>
        <w:ind w:left="0" w:firstLine="0"/>
        <w:rPr>
          <w:lang w:val="en-GB"/>
        </w:rPr>
      </w:pPr>
      <w:r w:rsidRPr="007D4BA7">
        <w:rPr>
          <w:lang w:val="en-GB"/>
        </w:rPr>
        <w:br w:type="page"/>
      </w:r>
      <w:r w:rsidR="046C4961" w:rsidRPr="046C4961">
        <w:rPr>
          <w:lang w:val="en-GB"/>
        </w:rPr>
        <w:lastRenderedPageBreak/>
        <w:t>Abstract</w:t>
      </w:r>
    </w:p>
    <w:p w14:paraId="07786351" w14:textId="46657808" w:rsidR="4CA20F83" w:rsidRDefault="046C4961" w:rsidP="046C4961">
      <w:pPr>
        <w:spacing w:after="300"/>
        <w:rPr>
          <w:lang w:val="en-GB"/>
        </w:rPr>
      </w:pPr>
      <w:r w:rsidRPr="046C4961">
        <w:rPr>
          <w:lang w:val="en-GB"/>
        </w:rPr>
        <w:t>The World Health Organization (WHO) and the International Society for Prosthetics and Orthotics (ISPO) agree in defining a prosthesis as an externally applied device used to replace, fully or partially, a missing or deficient part of a limb. Focusing on upper limb prosthetics, many developments based on mechanical and electronic principles have been made, with many commercially available, offering a wide variety of options to meet the specific needs of each user. While solutions for this type of prosthesis are well-developed, the absence of a segment of the upper limb not only implies the obvious loss of an actuator for manipulating objects but also signifies the loss of the sense of touch and all the sensory feedback associated with the missing segment. To date, and for several years now, the development of prostheses that incorporate sensory feedback capabilities for the user remains in the research and development stage and has not transitioned to the user market, resulting in a notably limited availability of commercially available prostheses with such features.</w:t>
      </w:r>
    </w:p>
    <w:p w14:paraId="650D21DE" w14:textId="3114C235" w:rsidR="4CA20F83" w:rsidRDefault="046C4961" w:rsidP="046C4961">
      <w:pPr>
        <w:spacing w:before="300" w:after="300"/>
        <w:rPr>
          <w:lang w:val="en-GB"/>
        </w:rPr>
      </w:pPr>
      <w:r w:rsidRPr="046C4961">
        <w:rPr>
          <w:lang w:val="en-GB"/>
        </w:rPr>
        <w:t>Current developments aimed at incorporating sensory feedback into upper limb prostheses advance in various directions; from electrostimulation with implanted electrodes, as the most invasive method, to mechanical actuators that generate vibration on the user's skin to alert of contact at the distal end of the prosthesis, where an actuator operates with an associated pressure or force sensor.</w:t>
      </w:r>
    </w:p>
    <w:p w14:paraId="2D873344" w14:textId="23971C6B" w:rsidR="4CA20F83" w:rsidRDefault="046C4961" w:rsidP="046C4961">
      <w:pPr>
        <w:spacing w:before="300" w:after="300"/>
        <w:rPr>
          <w:lang w:val="en-GB"/>
        </w:rPr>
      </w:pPr>
      <w:r w:rsidRPr="046C4961">
        <w:rPr>
          <w:lang w:val="en-GB"/>
        </w:rPr>
        <w:t xml:space="preserve">In this context, and with the objective of developing a system that can be incorporated into a commercial prosthesis with minimal technical difficulty and that, at the same time, </w:t>
      </w:r>
      <w:proofErr w:type="spellStart"/>
      <w:r w:rsidRPr="046C4961">
        <w:rPr>
          <w:lang w:val="en-GB"/>
        </w:rPr>
        <w:t>fulfills</w:t>
      </w:r>
      <w:proofErr w:type="spellEnd"/>
      <w:r w:rsidRPr="046C4961">
        <w:rPr>
          <w:lang w:val="en-GB"/>
        </w:rPr>
        <w:t xml:space="preserve"> its function through a non-invasive principle to avoid subjecting the potential user to surgical intervention, while also providing easier maintenance, progress has been made in the design of a haptic system that allows for non-invasive tactile feedback for the user. This system is based on transcutaneous electrostimulation techniques of the skin's mechanoreceptors, using the distal end of the amputated limb as the stimulation area, to improve the perception of the generated tactile sensation.</w:t>
      </w:r>
    </w:p>
    <w:p w14:paraId="43BB9B4E" w14:textId="7C005B37" w:rsidR="4CA20F83" w:rsidRDefault="046C4961" w:rsidP="046C4961">
      <w:pPr>
        <w:spacing w:before="300" w:after="300"/>
        <w:rPr>
          <w:lang w:val="en-GB"/>
        </w:rPr>
      </w:pPr>
      <w:r w:rsidRPr="046C4961">
        <w:rPr>
          <w:lang w:val="en-GB"/>
        </w:rPr>
        <w:t xml:space="preserve">The work developed in this thesis presents a configurable current </w:t>
      </w:r>
      <w:proofErr w:type="spellStart"/>
      <w:r w:rsidRPr="046C4961">
        <w:rPr>
          <w:lang w:val="en-GB"/>
        </w:rPr>
        <w:t>electrostimulator</w:t>
      </w:r>
      <w:proofErr w:type="spellEnd"/>
      <w:r w:rsidRPr="046C4961">
        <w:rPr>
          <w:lang w:val="en-GB"/>
        </w:rPr>
        <w:t xml:space="preserve"> prototype, designed for the non-invasive generation of tactile feedback. A survey of responses to different test loads, calibration of the graphical interface, and a pilot test with healthy users were conducted on the developed device to establish the basis for its application with study and control groups to determine tactile sensitivity thresholds in amputees. The results of a study of this nature will allow for the </w:t>
      </w:r>
      <w:r w:rsidRPr="046C4961">
        <w:rPr>
          <w:lang w:val="en-GB"/>
        </w:rPr>
        <w:lastRenderedPageBreak/>
        <w:t>necessary adjustments and calibration for its incorporation as a complementary system to a conventional prosthesis, enabling the addition of tactile feedback functionality to an upper limb prosthesis without significant technical complexity, excessive costs, or surgical interventions.</w:t>
      </w:r>
    </w:p>
    <w:p w14:paraId="2FCBA6B0" w14:textId="6E540670" w:rsidR="4CA20F83" w:rsidRPr="007D4BA7" w:rsidRDefault="4CA20F83" w:rsidP="4CA20F83">
      <w:pPr>
        <w:rPr>
          <w:lang w:val="en-GB"/>
        </w:rPr>
      </w:pPr>
    </w:p>
    <w:p w14:paraId="2ECC40DA" w14:textId="77777777" w:rsidR="00F0100E" w:rsidRPr="007D4BA7" w:rsidRDefault="00F0100E">
      <w:pPr>
        <w:rPr>
          <w:lang w:val="en-GB"/>
        </w:rPr>
      </w:pPr>
    </w:p>
    <w:p w14:paraId="6CE0C794" w14:textId="77777777" w:rsidR="00F0100E" w:rsidRPr="007D4BA7" w:rsidRDefault="00697B5D" w:rsidP="4CA20F83">
      <w:pPr>
        <w:widowControl w:val="0"/>
        <w:pBdr>
          <w:top w:val="nil"/>
          <w:left w:val="nil"/>
          <w:bottom w:val="nil"/>
          <w:right w:val="nil"/>
          <w:between w:val="nil"/>
        </w:pBdr>
        <w:spacing w:after="0" w:line="276" w:lineRule="auto"/>
        <w:ind w:firstLine="0"/>
        <w:jc w:val="left"/>
        <w:rPr>
          <w:lang w:val="en-GB"/>
        </w:rPr>
        <w:sectPr w:rsidR="00F0100E" w:rsidRPr="007D4BA7" w:rsidSect="00A92AAD">
          <w:headerReference w:type="default" r:id="rId32"/>
          <w:footerReference w:type="default" r:id="rId33"/>
          <w:type w:val="continuous"/>
          <w:pgSz w:w="11906" w:h="16838"/>
          <w:pgMar w:top="1418" w:right="1134" w:bottom="1418" w:left="1134" w:header="720" w:footer="720" w:gutter="0"/>
          <w:cols w:space="720"/>
        </w:sectPr>
      </w:pPr>
      <w:r w:rsidRPr="007D4BA7">
        <w:rPr>
          <w:lang w:val="en-GB"/>
        </w:rPr>
        <w:br w:type="page"/>
      </w:r>
    </w:p>
    <w:p w14:paraId="0655778C" w14:textId="791B399B" w:rsidR="00F0100E" w:rsidRDefault="4CA20F83" w:rsidP="00124DF9">
      <w:pPr>
        <w:pStyle w:val="Ttulo1"/>
        <w:numPr>
          <w:ilvl w:val="0"/>
          <w:numId w:val="7"/>
        </w:numPr>
      </w:pPr>
      <w:r w:rsidRPr="008F2D1A">
        <w:lastRenderedPageBreak/>
        <w:t>Introducción</w:t>
      </w:r>
      <w:r>
        <w:t xml:space="preserve"> al problema y su contexto</w:t>
      </w:r>
    </w:p>
    <w:p w14:paraId="17D7F63A" w14:textId="7390A5F7" w:rsidR="00F0100E" w:rsidRDefault="002813FE" w:rsidP="00124DF9">
      <w:pPr>
        <w:pStyle w:val="Ttulo2"/>
        <w:numPr>
          <w:ilvl w:val="1"/>
          <w:numId w:val="7"/>
        </w:numPr>
        <w:ind w:left="2552" w:right="2267"/>
      </w:pPr>
      <w:r>
        <w:t>Necesidad, problemática y limitaciones de las prótesis de miembro superior</w:t>
      </w:r>
    </w:p>
    <w:p w14:paraId="6371E518" w14:textId="09A4093E" w:rsidR="002C6AC2" w:rsidRDefault="002C6AC2" w:rsidP="00C1180B">
      <w:r>
        <w:t xml:space="preserve">Desde el inicio, la tecnología </w:t>
      </w:r>
      <w:r w:rsidRPr="046C4961">
        <w:t>desempeña un pa</w:t>
      </w:r>
      <w:r>
        <w:t>pel clave en la solución de las dificultades enfrentadas por personas con discapacidad</w:t>
      </w:r>
      <w:r w:rsidRPr="046C4961">
        <w:t xml:space="preserve">, </w:t>
      </w:r>
      <w:r w:rsidR="00F5402F">
        <w:t>avocándose a</w:t>
      </w:r>
      <w:r>
        <w:t>l diseño de dispositivos</w:t>
      </w:r>
      <w:r w:rsidRPr="046C4961">
        <w:t xml:space="preserve"> compensatorios</w:t>
      </w:r>
      <w:r>
        <w:t xml:space="preserve"> que le permitan</w:t>
      </w:r>
      <w:r w:rsidR="00F5402F">
        <w:t>,</w:t>
      </w:r>
      <w:r>
        <w:t xml:space="preserve"> a un individuo con discapacidad</w:t>
      </w:r>
      <w:r w:rsidR="00F5402F">
        <w:t>,</w:t>
      </w:r>
      <w:r w:rsidRPr="046C4961">
        <w:t xml:space="preserve"> realizar </w:t>
      </w:r>
      <w:r w:rsidR="007D4BA7">
        <w:t xml:space="preserve">las </w:t>
      </w:r>
      <w:r w:rsidRPr="046C4961">
        <w:t xml:space="preserve">actividades de la vida </w:t>
      </w:r>
      <w:r w:rsidR="007D4BA7">
        <w:t>cotidiana</w:t>
      </w:r>
      <w:r>
        <w:t xml:space="preserve"> de la</w:t>
      </w:r>
      <w:r w:rsidR="007D4BA7">
        <w:t xml:space="preserve"> mejor</w:t>
      </w:r>
      <w:r>
        <w:t xml:space="preserve"> manera posible</w:t>
      </w:r>
      <w:r w:rsidRPr="046C4961">
        <w:t xml:space="preserve"> </w:t>
      </w:r>
      <w:r>
        <w:t>mediante la reactivación, reemplazo o mejoramiento de su capacidad perdida. Dependiendo de la naturaleza de la discapacidad, la solución tecnológica deberá ser diseñada para atender acciones</w:t>
      </w:r>
      <w:r w:rsidR="00F5402F">
        <w:t xml:space="preserve"> que podrán ser</w:t>
      </w:r>
      <w:r>
        <w:t xml:space="preserve"> tan complejas como las percepciones sensoriales</w:t>
      </w:r>
      <w:r w:rsidR="007D4BA7">
        <w:t xml:space="preserve"> de la vista o</w:t>
      </w:r>
      <w:r w:rsidR="00F5402F">
        <w:t xml:space="preserve"> el</w:t>
      </w:r>
      <w:r>
        <w:t xml:space="preserve"> oído, o capacidades motoras que pueden considerarse menos complejas pero que resultan de gran impacto en la vida cotidiana de un individuo, tales como la manipulación de objetos con la mano, caminar, correr o simplemente</w:t>
      </w:r>
      <w:r w:rsidRPr="046C4961">
        <w:t xml:space="preserve"> recuperar la independencia de movimiento</w:t>
      </w:r>
      <w:r>
        <w:t xml:space="preserve"> mediante una silla de ruedas</w:t>
      </w:r>
      <w:r w:rsidRPr="046C4961">
        <w:t>.</w:t>
      </w:r>
    </w:p>
    <w:p w14:paraId="5AC6582C" w14:textId="5434982F" w:rsidR="00F5402F" w:rsidRDefault="00F5402F" w:rsidP="00124DF9">
      <w:pPr>
        <w:pStyle w:val="Ttulo3"/>
        <w:numPr>
          <w:ilvl w:val="2"/>
          <w:numId w:val="7"/>
        </w:numPr>
      </w:pPr>
      <w:r>
        <w:t>Aspectos cuantitativos de la Discapacidad.</w:t>
      </w:r>
    </w:p>
    <w:p w14:paraId="7227CE16" w14:textId="34BA572F" w:rsidR="002D3C73" w:rsidRDefault="002D3C73" w:rsidP="002D3C73">
      <w:r w:rsidRPr="046C4961">
        <w:t xml:space="preserve">La Organización Mundial de la Salud (OMS) ha señalado que el 15% de la población mundial está afectada por alguna discapacidad física, psíquica o sensorial que dificulta el desarrollo normal de </w:t>
      </w:r>
      <w:r w:rsidR="007D4BA7">
        <w:t>las</w:t>
      </w:r>
      <w:r w:rsidRPr="046C4961">
        <w:t xml:space="preserve"> actividades personales, sociales, educativas y/o laborales de un individuo. Tal porcentaje equivale a 900 millones de personas, casi el doble d</w:t>
      </w:r>
      <w:r w:rsidR="007D4BA7">
        <w:t>e la población de Latinoamérica, e</w:t>
      </w:r>
      <w:r w:rsidRPr="046C4961">
        <w:t>n Argentina, la última Encuesta Nacional de Personas con Discapacidad (ENDI)</w:t>
      </w:r>
      <w:r>
        <w:t xml:space="preserve"> </w:t>
      </w:r>
      <w:r>
        <w:fldChar w:fldCharType="begin" w:fldLock="1"/>
      </w:r>
      <w:r w:rsidR="00B95AF6">
        <w:instrText>ADDIN CSL_CITATION {"citationItems":[{"id":"ITEM-1","itemData":{"ISBN":"978-950-896-531-8 Descarga On line: 896-532-5","abstract":"Estudio Nacional sobre el Perfil de las Personas con Discapacidad. Resultados definitivos 2018 Instituto Nacional de Estadística y Censos (INDEC) Av. Julio A. Roca 609 - C1067ABB Ciudad Autónoma de Buenos Aires, Argentina Instituto Nacional de Estadística y Censos - I.N.D.E.C. Estudio Nacional sobre el Perfil de las Personas con Discapacidad : resultados definitivos 2018. - 1a ed . - Ciudad Autónoma de Buenos Aires : Instituto Nacional de Estadística y Censos - INDEC, 2018. Libro digital, PDF Archivo Digital: descarga y online ISBN 978-950-896-532-5 1. Personas Con Discapacidad. 2. Encuesta Social. CDD 310 Esta publicación ha sido realizada por: Dirección Nacional de Estadísticas Sociales y de Población (DNESyP) Directora: Gladys Massé Dirección de Estadísticas Poblacionales (DEP) Directora: María Cecilia Rodríguez Gauna. Asistente de Dirección: Rita Di Chiazza. Coordinación temática nacional: María Cecilia Rodríguez Gauna, Sofía Muhafra y Bianca Musante (Dirección de Estadísticas Poblacionales); Susana Sequeiros y Marisa Davicino (Agencia Nacional de Discapacidad). Proyecciones de población: Karina Serkin. Diseño gráfico del cuestionario: Fernando Aparicio. Coordinaciones regionales: Cecilia Matarazzo (GBA), Sofía Muhafra (Cuyo, NEA y NOA) y Bianca Musante (Pampeana y Patagonia) . Implementación de capacitación: Miriam Gagliardo, Viviana Spinardi (DEP), Viviana Garnica y Sandra Lico (DES). Evaluación de programación de dispositivo móvil y sistema de gestión y procesamiento de datos: Carolina Gaetmank. Diseño de pautas de consistencia: Alejandra Cuasnicu. Colaborador técnico: Alejandro Altimir. Colaboración en la logística del operativo: José Luis Lara (DNESyP) y Verónica Figueroa (DEP). Dirección Técnica Asesora: Marcela Harriague Dirección Nacional de Metodología Estadística Director: Gerardo Mitas. Coordinadora de muestreo: María de los Ángeles Barbará. Gonzalo Marí, Fernanda Bonifaci y Gregorio García. Coordinadora de Cartografía: Ana María Papa. Dirección Nacional de Difusión y Comunicación Directora Nacional de Difusión y Comunicación: Silvina Viazzi. Coordinador de Producción Gráfica y Editorial: Marcelo Costanzo. Diseño e ilustraciones: Nicolás Aguirre, Ignacio Pello, Juan Garavaglia, Diego Stillo. Edición y revisión de contenidos: Marisol Rey, Victoria Piñera, Horacio Barisani, Sofía Poggi. Responsable de la edición: Lic. Jorge Todesca Director Técnico: Mag. Pedro Lines Directora de la publicación: Mag. Silvina Viazzi Buenos Aires, diciembre de…","author":[{"dropping-particle":"","family":"INDEC","given":"","non-dropping-particle":"","parse-names":false,"suffix":""}],"container-title":"Instituto Nacional de Estadísticas y Censos","id":"ITEM-1","issued":{"date-parts":[["2018"]]},"number-of-pages":"184","title":"Estudio Nacional sobre el Perfil de las Personas con Discapacidad: Resultados definitivos 2018","type":"book"},"uris":["http://www.mendeley.com/documents/?uuid=877f89fc-f799-4d6e-8fd3-c47b42280e46"]}],"mendeley":{"formattedCitation":"[1]","plainTextFormattedCitation":"[1]","previouslyFormattedCitation":"[1]"},"properties":{"noteIndex":0},"schema":"https://github.com/citation-style-language/schema/raw/master/csl-citation.json"}</w:instrText>
      </w:r>
      <w:r>
        <w:fldChar w:fldCharType="separate"/>
      </w:r>
      <w:r w:rsidRPr="00E66E07">
        <w:rPr>
          <w:noProof/>
        </w:rPr>
        <w:t>[1]</w:t>
      </w:r>
      <w:r>
        <w:fldChar w:fldCharType="end"/>
      </w:r>
      <w:r w:rsidRPr="046C4961">
        <w:t xml:space="preserve">, realizada por el INDEC en el año 2018, reveló que el 10,2 % de la población con 6 años o más tiene por lo menos una discapacidad. Dentro de este grupo, se destacan las discapacidades motoras como la principal afección con un 59 %, por sobre las visuales, auditivas, mental-cognitiva y del habla y comunicación. </w:t>
      </w:r>
    </w:p>
    <w:p w14:paraId="51E85348" w14:textId="529636FB" w:rsidR="00B95AF6" w:rsidRDefault="002D3C73" w:rsidP="00B95AF6">
      <w:r>
        <w:t>Si bien los datos proporcionados por la ENDI 2018 resultan útiles para el análisis general de la discapacidad y su impacto social, resulta necesario complementarla con encuestas y/o estudios desarrollados a nivel internacional</w:t>
      </w:r>
      <w:r w:rsidR="007D4BA7">
        <w:t>,</w:t>
      </w:r>
      <w:r>
        <w:t xml:space="preserve"> a la hora de obtener información un </w:t>
      </w:r>
      <w:r w:rsidR="00F5402F">
        <w:t>tanto más pormenorizada</w:t>
      </w:r>
      <w:r w:rsidR="007D4BA7">
        <w:t xml:space="preserve"> sobre</w:t>
      </w:r>
      <w:r>
        <w:t xml:space="preserve"> características como: cuantas de las discapacidades motoras son productos de amputaciones o malformaciones congénitas que supongan la falta de un miembro y cuantas de éstas situaciones han requerido o requieren el uso de una prótesis. En este sentido, </w:t>
      </w:r>
      <w:r w:rsidR="00B95AF6">
        <w:t>s</w:t>
      </w:r>
      <w:r w:rsidRPr="002D3C73">
        <w:t>egún la Asociación Ameri</w:t>
      </w:r>
      <w:r>
        <w:t>cana de Ortesis y Prótesis (AOPA por sus siglas en ingles</w:t>
      </w:r>
      <w:r w:rsidRPr="002D3C73">
        <w:t xml:space="preserve">), las amputaciones parciales, es decir, las </w:t>
      </w:r>
      <w:r w:rsidRPr="002D3C73">
        <w:lastRenderedPageBreak/>
        <w:t>amputaciones de dedos, representan la mayoría de las pérdidas de extremidades superiores (75.6%), mientras que las amputaciones transradiales y transhumerales constituyen un porcentaje que oscila entre el 5% y el 6%. A pesar de esto, el nivel de discapacidad</w:t>
      </w:r>
      <w:r w:rsidR="00B95AF6">
        <w:t xml:space="preserve"> y, por consiguiente el impacto en la calidad de vida,</w:t>
      </w:r>
      <w:r w:rsidRPr="002D3C73">
        <w:t xml:space="preserve"> causado por las amputaciones transradiales y transhumerales es </w:t>
      </w:r>
      <w:r w:rsidR="00B95AF6">
        <w:t xml:space="preserve">considerablemente </w:t>
      </w:r>
      <w:r w:rsidRPr="002D3C73">
        <w:t>mayor que el de las amputaciones parciales</w:t>
      </w:r>
      <w:r w:rsidR="00DA158D">
        <w:t xml:space="preserve"> </w:t>
      </w:r>
      <w:r w:rsidR="00DA158D">
        <w:fldChar w:fldCharType="begin" w:fldLock="1"/>
      </w:r>
      <w:r w:rsidR="00D029FA">
        <w:instrText>ADDIN CSL_CITATION {"citationItems":[{"id":"ITEM-1","itemData":{"author":[{"dropping-particle":"","family":"Graimann","given":"Bernhard","non-dropping-particle":"","parse-names":false,"suffix":""},{"dropping-particle":"","family":"Dietl","given":"Hans","non-dropping-particle":"","parse-names":false,"suffix":""}],"id":"ITEM-1","issued":{"date-parts":[["2013"]]},"page":"267-290","title":"INTRODUCTION TO UPPER LIMB PROSTHETICS","type":"article-journal"},"uris":["http://www.mendeley.com/documents/?uuid=bc4c1a52-d1da-40dc-89af-c76f93f8bdd7"]}],"mendeley":{"formattedCitation":"[2]","plainTextFormattedCitation":"[2]","previouslyFormattedCitation":"[2]"},"properties":{"noteIndex":0},"schema":"https://github.com/citation-style-language/schema/raw/master/csl-citation.json"}</w:instrText>
      </w:r>
      <w:r w:rsidR="00DA158D">
        <w:fldChar w:fldCharType="separate"/>
      </w:r>
      <w:r w:rsidR="00DA158D" w:rsidRPr="00DA158D">
        <w:rPr>
          <w:noProof/>
        </w:rPr>
        <w:t>[2]</w:t>
      </w:r>
      <w:r w:rsidR="00DA158D">
        <w:fldChar w:fldCharType="end"/>
      </w:r>
      <w:r w:rsidRPr="002D3C73">
        <w:t>.</w:t>
      </w:r>
    </w:p>
    <w:p w14:paraId="09466411" w14:textId="347EC54C" w:rsidR="00DA158D" w:rsidRDefault="00DA158D" w:rsidP="00124DF9">
      <w:pPr>
        <w:pStyle w:val="Ttulo3"/>
        <w:numPr>
          <w:ilvl w:val="2"/>
          <w:numId w:val="7"/>
        </w:numPr>
      </w:pPr>
      <w:r>
        <w:t>Las amputaciones como discapacidad motora.</w:t>
      </w:r>
    </w:p>
    <w:p w14:paraId="79CC7824" w14:textId="1799995B" w:rsidR="00B95AF6" w:rsidRDefault="00B95AF6" w:rsidP="00B95AF6">
      <w:r w:rsidRPr="046C4961">
        <w:t>La causa principal de las amputaciones de extremidades infer</w:t>
      </w:r>
      <w:r w:rsidR="00F5402F">
        <w:t xml:space="preserve">iores está relacionada con la </w:t>
      </w:r>
      <w:proofErr w:type="spellStart"/>
      <w:r w:rsidR="00F5402F">
        <w:t>de</w:t>
      </w:r>
      <w:r w:rsidRPr="046C4961">
        <w:t>svascularidad</w:t>
      </w:r>
      <w:proofErr w:type="spellEnd"/>
      <w:r w:rsidRPr="046C4961">
        <w:t>, que afecta principalmente a las personas mayores. Los problemas vasculares que requieren amputación son mucho menos comunes en las extremidades superiores. La pérdida de una extremidad superior se debe más comúnmente a una amputación traumática, y los amputados tienden a ser más jóvenes y, por lo demás, están en buen estado de salud. Las razones específicas de las amputaciones relacionada</w:t>
      </w:r>
      <w:r w:rsidR="00C70403">
        <w:t>s con traumatismos son diversas</w:t>
      </w:r>
      <w:r w:rsidRPr="046C4961">
        <w:t xml:space="preserve"> pero las causas principales</w:t>
      </w:r>
      <w:r w:rsidR="00C70403">
        <w:t>,</w:t>
      </w:r>
      <w:r w:rsidRPr="046C4961">
        <w:t xml:space="preserve"> en los países industrializados</w:t>
      </w:r>
      <w:r w:rsidR="00C70403">
        <w:t>,</w:t>
      </w:r>
      <w:r w:rsidRPr="046C4961">
        <w:t xml:space="preserve"> incluyen lesiones que involucran maqui</w:t>
      </w:r>
      <w:r w:rsidR="00C70403">
        <w:t>naria, herramientas eléctricas, electrodomésticos y accidentes con vehículos motorizados; l</w:t>
      </w:r>
      <w:r w:rsidRPr="046C4961">
        <w:t>os conflictos militares son otra fuente de amputaciones traumáticas</w:t>
      </w:r>
      <w:r w:rsidR="00C70403">
        <w:t>, pero son un indicador ponderable en países muy puntuales</w:t>
      </w:r>
      <w:r w:rsidRPr="046C4961">
        <w:t xml:space="preserve">. Los pacientes que sufren de </w:t>
      </w:r>
      <w:proofErr w:type="spellStart"/>
      <w:r w:rsidRPr="046C4961">
        <w:t>dismelia</w:t>
      </w:r>
      <w:proofErr w:type="spellEnd"/>
      <w:r w:rsidRPr="046C4961">
        <w:t>, que es un trastorno congénito que puede resultar en la falta de extremidades o malformaciones de las extremidades, ta</w:t>
      </w:r>
      <w:r>
        <w:t>mbién</w:t>
      </w:r>
      <w:r w:rsidR="00C70403">
        <w:t xml:space="preserve"> son potenciales usuarios de</w:t>
      </w:r>
      <w:r>
        <w:t xml:space="preserve"> prótesis.</w:t>
      </w:r>
    </w:p>
    <w:p w14:paraId="4710BD96" w14:textId="312C7CDE" w:rsidR="00DA158D" w:rsidRDefault="00DA158D" w:rsidP="00B95AF6">
      <w:r>
        <w:t xml:space="preserve">Centrándonos puntualmente en las amputaciones de miembro superior, como ya se ha mencionado, no suponen el porcentaje mayoritario de las discapacidades por la falta de un miembro, sin embargo, su imparto y las limitaciones que genera en el desempeño de la vida cotidiana </w:t>
      </w:r>
      <w:r w:rsidR="00CA2604">
        <w:t>resulta</w:t>
      </w:r>
      <w:r>
        <w:t xml:space="preserve"> </w:t>
      </w:r>
      <w:r w:rsidR="00D029FA">
        <w:t>crítico</w:t>
      </w:r>
      <w:r w:rsidR="00CA2604">
        <w:t xml:space="preserve"> para la persona afectada</w:t>
      </w:r>
      <w:r w:rsidR="00D029FA">
        <w:t xml:space="preserve">, tanto más en función de las actividades a las que el sujeto estaba habituado cotidianamente. Ésta realidad está fuertemente asociada a que en el extremo distal de toda extremidad superior, funciona </w:t>
      </w:r>
      <w:r w:rsidR="00CA2604">
        <w:t>el actuador por excelencia “</w:t>
      </w:r>
      <w:r w:rsidR="00D029FA">
        <w:t>la mano</w:t>
      </w:r>
      <w:r w:rsidR="00CA2604">
        <w:t xml:space="preserve"> humana”</w:t>
      </w:r>
      <w:r w:rsidR="00D029FA">
        <w:t xml:space="preserve">, siendo una de las herramientas más complejas del cuerpo humano, cuyo uso protagoniza un sinfín de tareas de la vida cotidiana y laboral </w:t>
      </w:r>
      <w:r w:rsidR="00D029FA">
        <w:fldChar w:fldCharType="begin" w:fldLock="1"/>
      </w:r>
      <w:r w:rsidR="00151422">
        <w:instrText>ADDIN CSL_CITATION {"citationItems":[{"id":"ITEM-1","itemData":{"DOI":"10.1093/acprof:oso/9780195173154.001.0001","ISBN":"9780199786749","abstract":"This book reviews the sensory and motor aspects of normal hand function from both neurophysiological and behavioral perspectives. Hand function is presented as a continuum ranging from activities that are essentially sensory in nature to those that have a strong motor component. Four functional categories are delineated along this sensorimotor continuum: tactile sensing, active haptic sensing, prehension, and non-prehensile skilled movements. The continuum is used as a conceptual framework for analyzing and synthesizing a broad range of studies that pertain to normal human hand function. The book begins with a historical overview of research on the hand and a discussion of the evolutionary development of the anatomical structure of the hand. In subsequent chapters, research pertaining to the four categories is reviewed, e.g., intensive, spatial, temporal, and thermal sensitivity of the hand, role of hand movements in recognizing common objects, control of reaching and grasping movements, and organization of keyboard skills. The book examines how sensory and motor function develops in the hand from birth to old age, and how the specific end effector(s) used to interact with the environment influences the nature of the information obtained and task performance. It closes with an assessment of how basic research on the hand has contributed to an array of applied domains, including communication systems for the blind, haptic interfaces for teleoperation and virtual-environment applications, tests for assessing hand impairments, and haptic art.","author":[{"dropping-particle":"","family":"Jones","given":"Lynette A.","non-dropping-particle":"","parse-names":false,"suffix":""},{"dropping-particle":"","family":"Lederman","given":"Susan J.","non-dropping-particle":"","parse-names":false,"suffix":""}],"container-title":"Human Hand Function","id":"ITEM-1","issued":{"date-parts":[["2007"]]},"page":"1-280","title":"Human Hand Function","type":"article-journal"},"uris":["http://www.mendeley.com/documents/?uuid=e2661c7a-143c-455d-a56d-2fb3ee9883d0"]}],"mendeley":{"formattedCitation":"[3]","plainTextFormattedCitation":"[3]","previouslyFormattedCitation":"[3]"},"properties":{"noteIndex":0},"schema":"https://github.com/citation-style-language/schema/raw/master/csl-citation.json"}</w:instrText>
      </w:r>
      <w:r w:rsidR="00D029FA">
        <w:fldChar w:fldCharType="separate"/>
      </w:r>
      <w:r w:rsidR="00D029FA" w:rsidRPr="00D029FA">
        <w:rPr>
          <w:noProof/>
        </w:rPr>
        <w:t>[3]</w:t>
      </w:r>
      <w:r w:rsidR="00D029FA">
        <w:fldChar w:fldCharType="end"/>
      </w:r>
      <w:r w:rsidR="00D029FA">
        <w:t>.</w:t>
      </w:r>
    </w:p>
    <w:p w14:paraId="23083259" w14:textId="649338C2" w:rsidR="00151422" w:rsidRDefault="00455695" w:rsidP="002451A4">
      <w:r>
        <w:t>Dependiendo de la situación que haya llevado a la amputación (pudiendo ser una discapacidad congénita que tenga como consecuencia la falta</w:t>
      </w:r>
      <w:r w:rsidR="00494A3E">
        <w:t xml:space="preserve"> total o parcial</w:t>
      </w:r>
      <w:r>
        <w:t xml:space="preserve"> de un miembro superior), se establecen una serie de niveles de amputación</w:t>
      </w:r>
      <w:r w:rsidR="00494A3E">
        <w:t xml:space="preserve"> en función a la altura, desde el inicio proximal de la extremidad superior en la escapula, al extremo distal donde se encuentra el miembro residual. Estos niveles permiten clasificar las amputaciones, y si bien ex</w:t>
      </w:r>
      <w:r w:rsidR="00CA2604">
        <w:t>isten algunos niveles intermedios establecidos en</w:t>
      </w:r>
      <w:r w:rsidR="00494A3E">
        <w:t xml:space="preserve"> diversas bibliografías</w:t>
      </w:r>
      <w:r>
        <w:t xml:space="preserve">, </w:t>
      </w:r>
      <w:r w:rsidR="00494A3E">
        <w:t xml:space="preserve">los </w:t>
      </w:r>
      <w:r>
        <w:t>generalmente aceptados en</w:t>
      </w:r>
      <w:r w:rsidR="00494A3E">
        <w:t xml:space="preserve"> artículos científicos y</w:t>
      </w:r>
      <w:r>
        <w:t xml:space="preserve"> literatura médica</w:t>
      </w:r>
      <w:r w:rsidR="00151422">
        <w:t xml:space="preserve"> </w:t>
      </w:r>
      <w:r w:rsidR="00151422">
        <w:fldChar w:fldCharType="begin" w:fldLock="1"/>
      </w:r>
      <w:r w:rsidR="00494A3E">
        <w:instrText>ADDIN CSL_CITATION {"citationItems":[{"id":"ITEM-1","itemData":{"ISBN":"9781625524379","author":[{"dropping-particle":"","family":"Krajbich","given":"Joseph Ivan","non-dropping-particle":"","parse-names":false,"suffix":""},{"dropping-particle":"","family":"Pinzur","given":"Michael S.","non-dropping-particle":"","parse-names":false,"suffix":""},{"dropping-particle":"","family":"Potter","given":"Benjamin K.","non-dropping-particle":"","parse-names":false,"suffix":""},{"dropping-particle":"","family":"Stevens","given":"Phillip M.","non-dropping-particle":"","parse-names":false,"suffix":""}],"id":"ITEM-1","issued":{"date-parts":[["2018"]]},"number-of-pages":"1-554","title":"Atlas of Amputations and Limb Prosthetics. Surgical, Prosthetic and Rehabilitation Principles. Volumne 2: Lower Limbs","type":"book","volume":"1"},"uris":["http://www.mendeley.com/documents/?uuid=6a40ecac-505c-4917-b050-eb35207d7781"]}],"mendeley":{"formattedCitation":"[4]","plainTextFormattedCitation":"[4]","previouslyFormattedCitation":"[4]"},"properties":{"noteIndex":0},"schema":"https://github.com/citation-style-language/schema/raw/master/csl-citation.json"}</w:instrText>
      </w:r>
      <w:r w:rsidR="00151422">
        <w:fldChar w:fldCharType="separate"/>
      </w:r>
      <w:r w:rsidR="00151422" w:rsidRPr="00151422">
        <w:rPr>
          <w:noProof/>
        </w:rPr>
        <w:t>[4]</w:t>
      </w:r>
      <w:r w:rsidR="00151422">
        <w:fldChar w:fldCharType="end"/>
      </w:r>
      <w:r w:rsidR="00494A3E">
        <w:fldChar w:fldCharType="begin" w:fldLock="1"/>
      </w:r>
      <w:r w:rsidR="00494A3E">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sidR="00494A3E">
        <w:fldChar w:fldCharType="separate"/>
      </w:r>
      <w:r w:rsidR="00494A3E" w:rsidRPr="00494A3E">
        <w:rPr>
          <w:noProof/>
        </w:rPr>
        <w:t>[5]</w:t>
      </w:r>
      <w:r w:rsidR="00494A3E">
        <w:fldChar w:fldCharType="end"/>
      </w:r>
      <w:r w:rsidR="00151422">
        <w:t xml:space="preserve"> pueden observarse en la Fig. (1-1) a continuación:</w:t>
      </w:r>
    </w:p>
    <w:p w14:paraId="0C804365" w14:textId="0D3D7E92" w:rsidR="00151422" w:rsidRDefault="00151422" w:rsidP="00494A3E">
      <w:pPr>
        <w:ind w:firstLine="0"/>
        <w:jc w:val="center"/>
      </w:pPr>
      <w:r>
        <w:rPr>
          <w:noProof/>
          <w:lang w:val="es-AR"/>
        </w:rPr>
        <w:lastRenderedPageBreak/>
        <mc:AlternateContent>
          <mc:Choice Requires="wps">
            <w:drawing>
              <wp:anchor distT="45720" distB="45720" distL="114300" distR="114300" simplePos="0" relativeHeight="251659264" behindDoc="0" locked="0" layoutInCell="1" allowOverlap="1" wp14:anchorId="0B2D67B5" wp14:editId="337A0F0B">
                <wp:simplePos x="0" y="0"/>
                <wp:positionH relativeFrom="margin">
                  <wp:align>center</wp:align>
                </wp:positionH>
                <wp:positionV relativeFrom="paragraph">
                  <wp:posOffset>5715</wp:posOffset>
                </wp:positionV>
                <wp:extent cx="3963669" cy="2903219"/>
                <wp:effectExtent l="0" t="0" r="18415" b="1206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3669" cy="2903219"/>
                        </a:xfrm>
                        <a:prstGeom prst="rect">
                          <a:avLst/>
                        </a:prstGeom>
                        <a:solidFill>
                          <a:srgbClr val="FFFFFF"/>
                        </a:solidFill>
                        <a:ln w="9525">
                          <a:solidFill>
                            <a:srgbClr val="000000"/>
                          </a:solidFill>
                          <a:miter lim="800000"/>
                          <a:headEnd/>
                          <a:tailEnd/>
                        </a:ln>
                      </wps:spPr>
                      <wps:txbx>
                        <w:txbxContent>
                          <w:p w14:paraId="1B1B508A" w14:textId="7A4744AC" w:rsidR="007D4BA7" w:rsidRDefault="007D4BA7" w:rsidP="00151422">
                            <w:pPr>
                              <w:ind w:hanging="142"/>
                              <w:jc w:val="center"/>
                            </w:pPr>
                            <w:r>
                              <w:rPr>
                                <w:noProof/>
                                <w:lang w:val="es-AR"/>
                              </w:rPr>
                              <w:drawing>
                                <wp:inline distT="0" distB="0" distL="0" distR="0" wp14:anchorId="1B2275D2" wp14:editId="0D4B7BC4">
                                  <wp:extent cx="3881120" cy="2924810"/>
                                  <wp:effectExtent l="0" t="0" r="508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1.png"/>
                                          <pic:cNvPicPr/>
                                        </pic:nvPicPr>
                                        <pic:blipFill>
                                          <a:blip r:embed="rId34">
                                            <a:extLst>
                                              <a:ext uri="{28A0092B-C50C-407E-A947-70E740481C1C}">
                                                <a14:useLocalDpi xmlns:a14="http://schemas.microsoft.com/office/drawing/2010/main" val="0"/>
                                              </a:ext>
                                            </a:extLst>
                                          </a:blip>
                                          <a:stretch>
                                            <a:fillRect/>
                                          </a:stretch>
                                        </pic:blipFill>
                                        <pic:spPr>
                                          <a:xfrm>
                                            <a:off x="0" y="0"/>
                                            <a:ext cx="3881120" cy="292481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B2D67B5" id="_x0000_t202" coordsize="21600,21600" o:spt="202" path="m,l,21600r21600,l21600,xe">
                <v:stroke joinstyle="miter"/>
                <v:path gradientshapeok="t" o:connecttype="rect"/>
              </v:shapetype>
              <v:shape id="Cuadro de texto 2" o:spid="_x0000_s1026" type="#_x0000_t202" style="position:absolute;left:0;text-align:left;margin-left:0;margin-top:.45pt;width:312.1pt;height:228.6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">
                <v:textbox>
                  <w:txbxContent>
                    <w:p w14:paraId="1B1B508A" w14:textId="7A4744AC" w:rsidR="007D4BA7" w:rsidRDefault="007D4BA7" w:rsidP="00151422">
                      <w:pPr>
                        <w:ind w:hanging="142"/>
                        <w:jc w:val="center"/>
                      </w:pPr>
                      <w:r>
                        <w:rPr>
                          <w:noProof/>
                          <w:lang w:val="es-AR"/>
                        </w:rPr>
                        <w:drawing>
                          <wp:inline distT="0" distB="0" distL="0" distR="0" wp14:anchorId="1B2275D2" wp14:editId="0D4B7BC4">
                            <wp:extent cx="3881120" cy="2924810"/>
                            <wp:effectExtent l="0" t="0" r="508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1.png"/>
                                    <pic:cNvPicPr/>
                                  </pic:nvPicPr>
                                  <pic:blipFill>
                                    <a:blip r:embed="rId34">
                                      <a:extLst>
                                        <a:ext uri="{28A0092B-C50C-407E-A947-70E740481C1C}">
                                          <a14:useLocalDpi xmlns:a14="http://schemas.microsoft.com/office/drawing/2010/main" val="0"/>
                                        </a:ext>
                                      </a:extLst>
                                    </a:blip>
                                    <a:stretch>
                                      <a:fillRect/>
                                    </a:stretch>
                                  </pic:blipFill>
                                  <pic:spPr>
                                    <a:xfrm>
                                      <a:off x="0" y="0"/>
                                      <a:ext cx="3881120" cy="2924810"/>
                                    </a:xfrm>
                                    <a:prstGeom prst="rect">
                                      <a:avLst/>
                                    </a:prstGeom>
                                  </pic:spPr>
                                </pic:pic>
                              </a:graphicData>
                            </a:graphic>
                          </wp:inline>
                        </w:drawing>
                      </w:r>
                    </w:p>
                  </w:txbxContent>
                </v:textbox>
                <w10:wrap type="square" anchorx="margin"/>
              </v:shape>
            </w:pict>
          </mc:Fallback>
        </mc:AlternateContent>
      </w:r>
    </w:p>
    <w:p w14:paraId="220EB417" w14:textId="77777777" w:rsidR="00151422" w:rsidRDefault="00151422" w:rsidP="00B95AF6"/>
    <w:p w14:paraId="291FA57B" w14:textId="77777777" w:rsidR="00151422" w:rsidRDefault="00151422" w:rsidP="00B95AF6"/>
    <w:p w14:paraId="605BDECD" w14:textId="34DD1F83" w:rsidR="00455695" w:rsidRDefault="00151422" w:rsidP="00B95AF6">
      <w:r>
        <w:t xml:space="preserve"> </w:t>
      </w:r>
    </w:p>
    <w:p w14:paraId="25C3D819" w14:textId="77777777" w:rsidR="005903A9" w:rsidRDefault="005903A9" w:rsidP="00B95AF6"/>
    <w:p w14:paraId="14E63F7A" w14:textId="77777777" w:rsidR="00151422" w:rsidRDefault="00151422" w:rsidP="00B95AF6"/>
    <w:p w14:paraId="68FD740E" w14:textId="77777777" w:rsidR="00151422" w:rsidRDefault="00151422" w:rsidP="00B95AF6"/>
    <w:p w14:paraId="5E5A368B" w14:textId="77777777" w:rsidR="00151422" w:rsidRDefault="00151422" w:rsidP="00B95AF6"/>
    <w:p w14:paraId="45EB5D32" w14:textId="77777777" w:rsidR="00151422" w:rsidRDefault="00151422" w:rsidP="00B95AF6"/>
    <w:p w14:paraId="00FC0BCD" w14:textId="56C32633" w:rsidR="00151422" w:rsidRDefault="00494A3E" w:rsidP="00494A3E">
      <w:pPr>
        <w:pBdr>
          <w:top w:val="nil"/>
          <w:left w:val="nil"/>
          <w:bottom w:val="nil"/>
          <w:right w:val="nil"/>
          <w:between w:val="nil"/>
        </w:pBdr>
        <w:spacing w:before="60" w:after="240"/>
        <w:ind w:right="-1" w:firstLine="0"/>
        <w:jc w:val="center"/>
        <w:rPr>
          <w:color w:val="000000" w:themeColor="text1"/>
          <w:sz w:val="22"/>
          <w:szCs w:val="22"/>
        </w:rPr>
      </w:pPr>
      <w:r w:rsidRPr="4CA20F83">
        <w:rPr>
          <w:i/>
          <w:iCs/>
          <w:color w:val="000000" w:themeColor="text1"/>
          <w:sz w:val="22"/>
          <w:szCs w:val="22"/>
        </w:rPr>
        <w:t>Figura 1-1:</w:t>
      </w:r>
      <w:r w:rsidRPr="4CA20F83">
        <w:rPr>
          <w:color w:val="000000" w:themeColor="text1"/>
          <w:sz w:val="22"/>
          <w:szCs w:val="22"/>
        </w:rPr>
        <w:t xml:space="preserve"> </w:t>
      </w:r>
      <w:r>
        <w:rPr>
          <w:color w:val="000000" w:themeColor="text1"/>
          <w:sz w:val="22"/>
          <w:szCs w:val="22"/>
        </w:rPr>
        <w:t>Clasificación de amputaciones</w:t>
      </w:r>
      <w:r w:rsidR="00F87505">
        <w:rPr>
          <w:color w:val="000000" w:themeColor="text1"/>
          <w:sz w:val="22"/>
          <w:szCs w:val="22"/>
        </w:rPr>
        <w:t xml:space="preserve"> de</w:t>
      </w:r>
      <w:r>
        <w:rPr>
          <w:color w:val="000000" w:themeColor="text1"/>
          <w:sz w:val="22"/>
          <w:szCs w:val="22"/>
        </w:rPr>
        <w:t xml:space="preserve"> miembro superior (Fuente: referencia </w:t>
      </w:r>
      <w:r>
        <w:rPr>
          <w:color w:val="000000" w:themeColor="text1"/>
          <w:sz w:val="22"/>
          <w:szCs w:val="22"/>
        </w:rPr>
        <w:fldChar w:fldCharType="begin" w:fldLock="1"/>
      </w:r>
      <w:r w:rsidR="002813FE">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Pr>
          <w:color w:val="000000" w:themeColor="text1"/>
          <w:sz w:val="22"/>
          <w:szCs w:val="22"/>
        </w:rPr>
        <w:fldChar w:fldCharType="separate"/>
      </w:r>
      <w:r w:rsidRPr="00494A3E">
        <w:rPr>
          <w:noProof/>
          <w:color w:val="000000" w:themeColor="text1"/>
          <w:sz w:val="22"/>
          <w:szCs w:val="22"/>
        </w:rPr>
        <w:t>[5]</w:t>
      </w:r>
      <w:r>
        <w:rPr>
          <w:color w:val="000000" w:themeColor="text1"/>
          <w:sz w:val="22"/>
          <w:szCs w:val="22"/>
        </w:rPr>
        <w:fldChar w:fldCharType="end"/>
      </w:r>
      <w:r>
        <w:rPr>
          <w:color w:val="000000" w:themeColor="text1"/>
          <w:sz w:val="22"/>
          <w:szCs w:val="22"/>
        </w:rPr>
        <w:t>)</w:t>
      </w:r>
      <w:r w:rsidRPr="4CA20F83">
        <w:rPr>
          <w:color w:val="000000" w:themeColor="text1"/>
          <w:sz w:val="22"/>
          <w:szCs w:val="22"/>
        </w:rPr>
        <w:t>.</w:t>
      </w:r>
    </w:p>
    <w:p w14:paraId="527E8B48" w14:textId="0F58857F" w:rsidR="00DA158D" w:rsidRDefault="00D77DC6" w:rsidP="00BE6586">
      <w:r>
        <w:t>No resulta sencillo realizar un análisis global sobre uso de prótesis dado que</w:t>
      </w:r>
      <w:r w:rsidR="00D840B0" w:rsidRPr="00D840B0">
        <w:t xml:space="preserve"> las estadísticas de amputacion</w:t>
      </w:r>
      <w:r>
        <w:t xml:space="preserve">es varían dependiendo del país y </w:t>
      </w:r>
      <w:r w:rsidR="00D840B0" w:rsidRPr="00D840B0">
        <w:t xml:space="preserve">que no todos los países poseen estudios detallados </w:t>
      </w:r>
      <w:r>
        <w:t>en este aspecto, p</w:t>
      </w:r>
      <w:r w:rsidR="00BE6586">
        <w:t xml:space="preserve">or ejemplo, Francia cuenta con varios trabajos de relevamiento en este aspecto, </w:t>
      </w:r>
      <w:r>
        <w:t>que</w:t>
      </w:r>
      <w:r w:rsidR="00BE6586">
        <w:t xml:space="preserve"> resulta valioso analizar. En</w:t>
      </w:r>
      <w:r>
        <w:t xml:space="preserve"> términos generales, se realizan</w:t>
      </w:r>
      <w:r w:rsidR="00BE6586">
        <w:t xml:space="preserve"> unas 17.500 amputaciones al año y entre un 2 % a 3 % corresponden a miembro superior, </w:t>
      </w:r>
      <w:r>
        <w:t>haciendo referencia a</w:t>
      </w:r>
      <w:r w:rsidR="00BE6586">
        <w:t xml:space="preserve"> lo que se denomina como </w:t>
      </w:r>
      <w:r w:rsidR="00BE6586">
        <w:rPr>
          <w:i/>
        </w:rPr>
        <w:t>amputación mayor</w:t>
      </w:r>
      <w:r w:rsidR="00BE6586">
        <w:t xml:space="preserve">, que </w:t>
      </w:r>
      <w:r w:rsidR="008B1792">
        <w:t>implica</w:t>
      </w:r>
      <w:r w:rsidR="00BE6586">
        <w:t xml:space="preserve"> amputaciones comprendidas entre la desarticulación de muñeca y a interescápulo-torácica.</w:t>
      </w:r>
    </w:p>
    <w:p w14:paraId="3E96CE5E" w14:textId="2A89EC4D" w:rsidR="00BE6586" w:rsidRDefault="002813FE" w:rsidP="00BE6586">
      <w:r>
        <w:t>Dentro de</w:t>
      </w:r>
      <w:r w:rsidR="00BE6586">
        <w:t xml:space="preserve"> las amputaciones mayores, la localización más frecuente </w:t>
      </w:r>
      <w:r>
        <w:t>con el 45% de los casos es a nivel transhumeral, mientras que la amputación transradi</w:t>
      </w:r>
      <w:r w:rsidR="00BE6586">
        <w:t xml:space="preserve">al y la desarticulación </w:t>
      </w:r>
      <w:r>
        <w:t>de muñeca</w:t>
      </w:r>
      <w:r w:rsidR="00BE6586">
        <w:t xml:space="preserve"> se realizan en alrededor del 35% de las intervenciones</w:t>
      </w:r>
      <w:r>
        <w:t>. Las desarticulaciones inter</w:t>
      </w:r>
      <w:r w:rsidR="00BE6586">
        <w:t xml:space="preserve">escápulo-torácica y </w:t>
      </w:r>
      <w:r>
        <w:t>de hombro (también llamada interescápulo-</w:t>
      </w:r>
      <w:r w:rsidR="00BE6586">
        <w:t>humeral</w:t>
      </w:r>
      <w:r>
        <w:t>)</w:t>
      </w:r>
      <w:r w:rsidR="00BE6586">
        <w:t xml:space="preserve"> suponen alrededor del 12% de las amput</w:t>
      </w:r>
      <w:r>
        <w:t>aciones. El 80%</w:t>
      </w:r>
      <w:r w:rsidR="00BE6586">
        <w:t xml:space="preserve"> de las amputaciones adquiridas son de </w:t>
      </w:r>
      <w:r>
        <w:t>origen traumático, presente mayormente en varones</w:t>
      </w:r>
      <w:r w:rsidR="00BE6586">
        <w:t xml:space="preserve"> </w:t>
      </w:r>
      <w:r>
        <w:t>jóvenes</w:t>
      </w:r>
      <w:r w:rsidR="00BE6586">
        <w:t xml:space="preserve"> menor</w:t>
      </w:r>
      <w:r>
        <w:t>es</w:t>
      </w:r>
      <w:r w:rsidR="00BE6586">
        <w:t xml:space="preserve"> de 40 años, activo</w:t>
      </w:r>
      <w:r>
        <w:t xml:space="preserve">s, con un 33% de los casos asociados a </w:t>
      </w:r>
      <w:r w:rsidR="00BE6586">
        <w:t>accidente</w:t>
      </w:r>
      <w:r>
        <w:t>s</w:t>
      </w:r>
      <w:r w:rsidR="00BE6586">
        <w:t xml:space="preserve"> laboral</w:t>
      </w:r>
      <w:r>
        <w:t>es</w:t>
      </w:r>
      <w:r w:rsidR="00BE6586">
        <w:t xml:space="preserve">, con afectación del miembro dominante en dos tercios de los casos. </w:t>
      </w:r>
      <w:r>
        <w:t>Ya en menor medida, las amputaciones pueden tener su origen en patologías</w:t>
      </w:r>
      <w:r w:rsidR="00BE6586">
        <w:t xml:space="preserve"> tumorales, v</w:t>
      </w:r>
      <w:r>
        <w:t>asculares, diabéticas, congéni</w:t>
      </w:r>
      <w:r w:rsidR="00BE6586">
        <w:t>tas e infecciosas</w:t>
      </w:r>
      <w:r>
        <w:t xml:space="preserve"> </w:t>
      </w:r>
      <w:r>
        <w:fldChar w:fldCharType="begin" w:fldLock="1"/>
      </w:r>
      <w:r w:rsidR="008F2D1A">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2813FE">
        <w:rPr>
          <w:noProof/>
        </w:rPr>
        <w:t>[6]</w:t>
      </w:r>
      <w:r>
        <w:fldChar w:fldCharType="end"/>
      </w:r>
      <w:r w:rsidR="00BE6586">
        <w:t>.</w:t>
      </w:r>
    </w:p>
    <w:p w14:paraId="097BB020" w14:textId="77777777" w:rsidR="008F2D1A" w:rsidRDefault="008F2D1A" w:rsidP="00BE6586"/>
    <w:p w14:paraId="0DD8F9EB" w14:textId="5A198ADE" w:rsidR="002813FE" w:rsidRDefault="002813FE" w:rsidP="00124DF9">
      <w:pPr>
        <w:pStyle w:val="Ttulo3"/>
        <w:numPr>
          <w:ilvl w:val="2"/>
          <w:numId w:val="7"/>
        </w:numPr>
      </w:pPr>
      <w:r>
        <w:lastRenderedPageBreak/>
        <w:t>Las prótesis de miembro superior.</w:t>
      </w:r>
    </w:p>
    <w:p w14:paraId="50976339" w14:textId="6B4CE7FA" w:rsidR="00F5402F" w:rsidRDefault="00F5402F" w:rsidP="00F5402F">
      <w:r w:rsidRPr="046C4961">
        <w:t xml:space="preserve">Las prótesis son sustitutos artificiales que reemplazan partes del cuerpo </w:t>
      </w:r>
      <w:r w:rsidR="00CD5596">
        <w:t>faltantes</w:t>
      </w:r>
      <w:r w:rsidRPr="046C4961">
        <w:t xml:space="preserve"> o </w:t>
      </w:r>
      <w:r w:rsidR="00CD5596">
        <w:t>perdidas</w:t>
      </w:r>
      <w:r w:rsidRPr="046C4961">
        <w:t xml:space="preserve">. Por ejemplo, las válvulas cardíacas, los dientes, las arterias y las articulaciones pueden ser reemplazados por partes artificiales, </w:t>
      </w:r>
      <w:r w:rsidR="008F2D1A">
        <w:t xml:space="preserve">a las que se las denomina </w:t>
      </w:r>
      <w:r w:rsidRPr="046C4961">
        <w:t xml:space="preserve">prótesis. Sin embargo, los componentes artificiales que se consideran más comúnmente </w:t>
      </w:r>
      <w:r w:rsidR="00FF3F90">
        <w:t>referenciados con este término</w:t>
      </w:r>
      <w:r w:rsidRPr="046C4961">
        <w:t xml:space="preserve"> son aquellos que reemplazan extremidades. Para diferenciar mejor las diversas formas de prótesis, se utilizan los términos </w:t>
      </w:r>
      <w:r w:rsidRPr="008F2D1A">
        <w:rPr>
          <w:i/>
        </w:rPr>
        <w:t>endoprótesis</w:t>
      </w:r>
      <w:r w:rsidR="00FF3F90">
        <w:t xml:space="preserve"> para aquellas que reemplazan</w:t>
      </w:r>
      <w:r>
        <w:t xml:space="preserve"> partes internas de</w:t>
      </w:r>
      <w:r w:rsidR="00FF3F90">
        <w:t>l</w:t>
      </w:r>
      <w:r>
        <w:t xml:space="preserve"> cuerpo y </w:t>
      </w:r>
      <w:r w:rsidRPr="008F2D1A">
        <w:rPr>
          <w:i/>
        </w:rPr>
        <w:t>exoprótesis</w:t>
      </w:r>
      <w:r>
        <w:t xml:space="preserve"> para aquellas que </w:t>
      </w:r>
      <w:r w:rsidRPr="046C4961">
        <w:t xml:space="preserve">aplican fuera del </w:t>
      </w:r>
      <w:r w:rsidR="00FF3F90">
        <w:t>mismo</w:t>
      </w:r>
      <w:r w:rsidRPr="046C4961">
        <w:t xml:space="preserve">. </w:t>
      </w:r>
      <w:r>
        <w:t>Dentro de las</w:t>
      </w:r>
      <w:r w:rsidRPr="046C4961">
        <w:t xml:space="preserve"> exoprótesis típicas </w:t>
      </w:r>
      <w:r>
        <w:t>se encuentran los</w:t>
      </w:r>
      <w:r w:rsidRPr="046C4961">
        <w:t xml:space="preserve"> reemplazos artificiales para</w:t>
      </w:r>
      <w:r w:rsidR="008F2D1A">
        <w:t xml:space="preserve"> miembro superior a</w:t>
      </w:r>
      <w:r w:rsidRPr="046C4961">
        <w:t xml:space="preserve"> las</w:t>
      </w:r>
      <w:r w:rsidR="008F2D1A">
        <w:t xml:space="preserve"> se las denomina como</w:t>
      </w:r>
      <w:r w:rsidRPr="046C4961">
        <w:t xml:space="preserve"> </w:t>
      </w:r>
      <w:r w:rsidRPr="00C1180B">
        <w:rPr>
          <w:i/>
        </w:rPr>
        <w:t>prótesis de miembro superior</w:t>
      </w:r>
      <w:r w:rsidRPr="046C4961">
        <w:t xml:space="preserve"> </w:t>
      </w:r>
      <w:r w:rsidR="008F2D1A">
        <w:t xml:space="preserve">y que dentro de sus opciones, se diseñan y fabrican </w:t>
      </w:r>
      <w:r w:rsidRPr="046C4961">
        <w:t>sustitutos artificiales para dedos, manos, muñecas, antebrazos, codos, brazos</w:t>
      </w:r>
      <w:r>
        <w:t xml:space="preserve"> </w:t>
      </w:r>
      <w:r w:rsidR="00FF3F90">
        <w:t>y</w:t>
      </w:r>
      <w:r>
        <w:t xml:space="preserve"> hombros. </w:t>
      </w:r>
      <w:r w:rsidR="002B242A" w:rsidRPr="046C4961">
        <w:t>Actualmente, hay muchos reemplazos artificiales</w:t>
      </w:r>
      <w:r w:rsidR="002B242A">
        <w:t xml:space="preserve"> destinados a atender</w:t>
      </w:r>
      <w:r w:rsidR="002B242A" w:rsidRPr="046C4961">
        <w:t xml:space="preserve"> diferentes partes del cuerpo</w:t>
      </w:r>
      <w:r w:rsidR="00FF3F90">
        <w:t>, y</w:t>
      </w:r>
      <w:r w:rsidR="002B242A">
        <w:t xml:space="preserve"> que se encuentran disponibles comercialmente </w:t>
      </w:r>
      <w:r w:rsidR="002B242A">
        <w:fldChar w:fldCharType="begin" w:fldLock="1"/>
      </w:r>
      <w:r w:rsidR="00311302">
        <w:instrText>ADDIN CSL_CITATION {"citationItems":[{"id":"ITEM-1","itemData":{"author":[{"dropping-particle":"","family":"EMO","given":"","non-dropping-particle":"","parse-names":false,"suffix":""}],"id":"ITEM-1","issued":{"date-parts":[["2024"]]},"page":"44","title":"Protésica de Miembro Superior - Catalogo","type":"article-journal"},"uris":["http://www.mendeley.com/documents/?uuid=59ac63a1-3102-4fc3-af25-aebc40890145"]}],"mendeley":{"formattedCitation":"[7]","plainTextFormattedCitation":"[7]","previouslyFormattedCitation":"[7]"},"properties":{"noteIndex":0},"schema":"https://github.com/citation-style-language/schema/raw/master/csl-citation.json"}</w:instrText>
      </w:r>
      <w:r w:rsidR="002B242A">
        <w:fldChar w:fldCharType="separate"/>
      </w:r>
      <w:r w:rsidR="002B242A" w:rsidRPr="008F2D1A">
        <w:rPr>
          <w:noProof/>
        </w:rPr>
        <w:t>[7]</w:t>
      </w:r>
      <w:r w:rsidR="002B242A">
        <w:fldChar w:fldCharType="end"/>
      </w:r>
      <w:r w:rsidR="002B242A" w:rsidRPr="046C4961">
        <w:t>.</w:t>
      </w:r>
    </w:p>
    <w:p w14:paraId="4050724F" w14:textId="68A9B5A0" w:rsidR="000E2CE2" w:rsidRDefault="000E2CE2" w:rsidP="000E2CE2">
      <w:r>
        <w:rPr>
          <w:noProof/>
          <w:lang w:val="es-AR"/>
        </w:rPr>
        <w:drawing>
          <wp:anchor distT="0" distB="0" distL="114300" distR="114300" simplePos="0" relativeHeight="251660288" behindDoc="0" locked="0" layoutInCell="1" allowOverlap="1" wp14:anchorId="632517EF" wp14:editId="14A6C6F4">
            <wp:simplePos x="0" y="0"/>
            <wp:positionH relativeFrom="margin">
              <wp:align>center</wp:align>
            </wp:positionH>
            <wp:positionV relativeFrom="paragraph">
              <wp:posOffset>2157081</wp:posOffset>
            </wp:positionV>
            <wp:extent cx="3668232" cy="2750359"/>
            <wp:effectExtent l="19050" t="19050" r="27940" b="12065"/>
            <wp:wrapNone/>
            <wp:docPr id="9" name="Imagen 9" descr="C:\Users\Jeremias\Documents\GitHub\jeremiasadrian\Tesis MIB\TESIS - Desarrollo\TESIS - Figura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emias\Documents\GitHub\jeremiasadrian\Tesis MIB\TESIS - Desarrollo\TESIS - Figura 1-2.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68232" cy="275035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C7790" w:rsidRPr="00F21C21">
        <w:t>Las graves consecuencias de la pérdida d</w:t>
      </w:r>
      <w:r w:rsidR="00FF3F90">
        <w:t>e extremidades superiores se ha</w:t>
      </w:r>
      <w:r w:rsidR="00FC7790" w:rsidRPr="00F21C21">
        <w:t xml:space="preserve"> reconocido </w:t>
      </w:r>
      <w:r w:rsidR="00FF3F90">
        <w:t xml:space="preserve">desde </w:t>
      </w:r>
      <w:r w:rsidR="00FC7790" w:rsidRPr="00F21C21">
        <w:t>hace siglos, y desde entonces</w:t>
      </w:r>
      <w:r w:rsidR="005E0BC2" w:rsidRPr="00F21C21">
        <w:t>, el desarrollo de dispositivos para</w:t>
      </w:r>
      <w:r w:rsidR="00FC7790" w:rsidRPr="00F21C21">
        <w:t xml:space="preserve"> la sustitución artificial </w:t>
      </w:r>
      <w:r w:rsidR="005E0BC2" w:rsidRPr="00F21C21">
        <w:t>ha sido una realidad</w:t>
      </w:r>
      <w:r w:rsidR="00FC7790" w:rsidRPr="00F21C21">
        <w:t xml:space="preserve">. </w:t>
      </w:r>
      <w:r w:rsidR="0046202B" w:rsidRPr="00F21C21">
        <w:t>Con un inicio en l</w:t>
      </w:r>
      <w:r w:rsidR="00FC7790" w:rsidRPr="00F21C21">
        <w:t>a</w:t>
      </w:r>
      <w:r w:rsidR="0046202B" w:rsidRPr="00F21C21">
        <w:t>s</w:t>
      </w:r>
      <w:r w:rsidR="00FC7790" w:rsidRPr="00F21C21">
        <w:t xml:space="preserve"> prótesis cosméticas simples</w:t>
      </w:r>
      <w:r w:rsidR="0046202B" w:rsidRPr="00F21C21">
        <w:t xml:space="preserve"> para miembro superior y soluciones más</w:t>
      </w:r>
      <w:r w:rsidR="00FC7790" w:rsidRPr="00F21C21">
        <w:t xml:space="preserve"> funcional</w:t>
      </w:r>
      <w:r w:rsidR="0046202B" w:rsidRPr="00F21C21">
        <w:t xml:space="preserve">es para miembros inferiores, la </w:t>
      </w:r>
      <w:r w:rsidR="00F4743E">
        <w:t>demanda</w:t>
      </w:r>
      <w:r w:rsidR="0046202B" w:rsidRPr="00F21C21">
        <w:t xml:space="preserve"> de funcionalidades más elaboradas, sobre t</w:t>
      </w:r>
      <w:r w:rsidR="00F4743E">
        <w:t xml:space="preserve">odo a nivel de miembro superior, </w:t>
      </w:r>
      <w:r w:rsidR="00FC7790" w:rsidRPr="00F21C21">
        <w:t>resultó en el desarrollo de los primeros sistemas accionados por el cuerpo y por cables</w:t>
      </w:r>
      <w:r w:rsidR="00F4743E">
        <w:t xml:space="preserve"> tensores</w:t>
      </w:r>
      <w:r w:rsidR="00FC7790" w:rsidRPr="00F21C21">
        <w:t>. Estos dispositivos simples demostraron ser muy útiles</w:t>
      </w:r>
      <w:r w:rsidR="00311302" w:rsidRPr="00F21C21">
        <w:t xml:space="preserve">, como el caso de la prótesis de </w:t>
      </w:r>
      <w:proofErr w:type="spellStart"/>
      <w:r w:rsidR="00311302" w:rsidRPr="00F21C21">
        <w:t>Götz</w:t>
      </w:r>
      <w:proofErr w:type="spellEnd"/>
      <w:r w:rsidR="00311302" w:rsidRPr="00F21C21">
        <w:t xml:space="preserve"> von </w:t>
      </w:r>
      <w:proofErr w:type="spellStart"/>
      <w:r w:rsidR="00311302" w:rsidRPr="00F21C21">
        <w:t>Berlichingen</w:t>
      </w:r>
      <w:proofErr w:type="spellEnd"/>
      <w:r w:rsidR="00311302" w:rsidRPr="00F21C21">
        <w:t xml:space="preserve"> (1480-1562) quien es considerado el primer usuario de una prótesis mecánica de la historia </w:t>
      </w:r>
      <w:r w:rsidR="00311302" w:rsidRPr="00F21C21">
        <w:fldChar w:fldCharType="begin" w:fldLock="1"/>
      </w:r>
      <w:r w:rsidR="00CA1D98">
        <w:instrText>ADDIN CSL_CITATION {"citationItems":[{"id":"ITEM-1","itemData":{"URL":"https://www.zmescience.com/feature-post/history-and-humanities/history/berlichingen-iron-hand-prosthetic/","abstract":"Götz von Berlichingen was a renowned late-Medieval German mercenary knight employed by the lords and kings of the time to do their bidding. In 1503, when von Berlichingen was only 23, the knight lost one of his arms during the battle of Landshut. Considering this was the XVIth-century, it would sensible to imagine that he should have been content with a hook prosthetic, if he managed to survive the gangrene. In any event, surely his fighting days must have been behind him following this major setback.","author":[{"dropping-particle":"","family":"Tibi","given":"Puiu","non-dropping-particle":"","parse-names":false,"suffix":""},{"dropping-particle":"","family":"Mihai","given":"Andrei","non-dropping-particle":"","parse-names":false,"suffix":""}],"id":"ITEM-1","issued":{"date-parts":[["2022"]]},"title":"Berlichingen-iron-hand-prosthetic.","type":"webpage"},"uris":["http://www.mendeley.com/documents/?uuid=f3099d80-4033-416c-8bcc-2603b736c140"]}],"mendeley":{"formattedCitation":"[8]","plainTextFormattedCitation":"[8]","previouslyFormattedCitation":"[8]"},"properties":{"noteIndex":0},"schema":"https://github.com/citation-style-language/schema/raw/master/csl-citation.json"}</w:instrText>
      </w:r>
      <w:r w:rsidR="00311302" w:rsidRPr="00F21C21">
        <w:fldChar w:fldCharType="separate"/>
      </w:r>
      <w:r w:rsidR="00311302" w:rsidRPr="00F21C21">
        <w:rPr>
          <w:noProof/>
        </w:rPr>
        <w:t>[8]</w:t>
      </w:r>
      <w:r w:rsidR="00311302" w:rsidRPr="00F21C21">
        <w:fldChar w:fldCharType="end"/>
      </w:r>
      <w:r w:rsidR="00311302" w:rsidRPr="00F21C21">
        <w:t>, la cual puede observarse en la Fig. (1-2)</w:t>
      </w:r>
      <w:r w:rsidR="00FC7790" w:rsidRPr="00F21C21">
        <w:t xml:space="preserve">. </w:t>
      </w:r>
    </w:p>
    <w:p w14:paraId="4DAC59A2" w14:textId="7A5CA664" w:rsidR="000E2CE2" w:rsidRDefault="000E2CE2" w:rsidP="000E2CE2">
      <w:pPr>
        <w:pStyle w:val="NormalWeb"/>
      </w:pPr>
    </w:p>
    <w:p w14:paraId="0E385409" w14:textId="77777777" w:rsidR="000E2CE2" w:rsidRDefault="000E2CE2" w:rsidP="000E2CE2">
      <w:pPr>
        <w:ind w:firstLine="0"/>
      </w:pPr>
    </w:p>
    <w:p w14:paraId="4BF6AEEB" w14:textId="77777777" w:rsidR="000E2CE2" w:rsidRDefault="000E2CE2" w:rsidP="000E2CE2">
      <w:pPr>
        <w:ind w:firstLine="0"/>
      </w:pPr>
    </w:p>
    <w:p w14:paraId="469249F5" w14:textId="77777777" w:rsidR="000E2CE2" w:rsidRDefault="000E2CE2" w:rsidP="000E2CE2">
      <w:pPr>
        <w:ind w:firstLine="0"/>
      </w:pPr>
    </w:p>
    <w:p w14:paraId="752C274C" w14:textId="77777777" w:rsidR="000E2CE2" w:rsidRDefault="000E2CE2" w:rsidP="000E2CE2">
      <w:pPr>
        <w:ind w:firstLine="0"/>
      </w:pPr>
    </w:p>
    <w:p w14:paraId="39EC9302" w14:textId="77777777" w:rsidR="000E2CE2" w:rsidRDefault="000E2CE2" w:rsidP="000E2CE2">
      <w:pPr>
        <w:ind w:firstLine="0"/>
      </w:pPr>
    </w:p>
    <w:p w14:paraId="43D08C11" w14:textId="77777777" w:rsidR="000E2CE2" w:rsidRDefault="000E2CE2" w:rsidP="000E2CE2">
      <w:pPr>
        <w:ind w:firstLine="0"/>
      </w:pPr>
    </w:p>
    <w:p w14:paraId="63C67AE8" w14:textId="77777777" w:rsidR="000E2CE2" w:rsidRPr="00F21C21" w:rsidRDefault="000E2CE2" w:rsidP="000E2CE2">
      <w:pPr>
        <w:ind w:firstLine="0"/>
      </w:pPr>
    </w:p>
    <w:p w14:paraId="584DC6C6" w14:textId="00CE6F83" w:rsidR="00F21C21" w:rsidRDefault="00F21C21" w:rsidP="00F21C21">
      <w:pPr>
        <w:pBdr>
          <w:top w:val="nil"/>
          <w:left w:val="nil"/>
          <w:bottom w:val="nil"/>
          <w:right w:val="nil"/>
          <w:between w:val="nil"/>
        </w:pBdr>
        <w:spacing w:before="60" w:after="240"/>
        <w:ind w:right="-1" w:firstLine="0"/>
        <w:jc w:val="center"/>
        <w:rPr>
          <w:color w:val="000000" w:themeColor="text1"/>
          <w:sz w:val="22"/>
          <w:szCs w:val="22"/>
        </w:rPr>
      </w:pPr>
      <w:r>
        <w:rPr>
          <w:i/>
          <w:iCs/>
          <w:color w:val="000000" w:themeColor="text1"/>
          <w:sz w:val="22"/>
          <w:szCs w:val="22"/>
        </w:rPr>
        <w:t>Figura 1-2</w:t>
      </w:r>
      <w:r w:rsidRPr="4CA20F83">
        <w:rPr>
          <w:i/>
          <w:iCs/>
          <w:color w:val="000000" w:themeColor="text1"/>
          <w:sz w:val="22"/>
          <w:szCs w:val="22"/>
        </w:rPr>
        <w:t>:</w:t>
      </w:r>
      <w:r w:rsidRPr="4CA20F83">
        <w:rPr>
          <w:color w:val="000000" w:themeColor="text1"/>
          <w:sz w:val="22"/>
          <w:szCs w:val="22"/>
        </w:rPr>
        <w:t xml:space="preserve"> </w:t>
      </w:r>
      <w:r w:rsidR="000E2CE2">
        <w:rPr>
          <w:color w:val="000000" w:themeColor="text1"/>
          <w:sz w:val="22"/>
          <w:szCs w:val="22"/>
        </w:rPr>
        <w:t>Prótesis</w:t>
      </w:r>
      <w:r>
        <w:rPr>
          <w:color w:val="000000" w:themeColor="text1"/>
          <w:sz w:val="22"/>
          <w:szCs w:val="22"/>
        </w:rPr>
        <w:t xml:space="preserve"> mecánica</w:t>
      </w:r>
      <w:r w:rsidR="000E2CE2">
        <w:rPr>
          <w:color w:val="000000" w:themeColor="text1"/>
          <w:sz w:val="22"/>
          <w:szCs w:val="22"/>
        </w:rPr>
        <w:t>s</w:t>
      </w:r>
      <w:r>
        <w:rPr>
          <w:color w:val="000000" w:themeColor="text1"/>
          <w:sz w:val="22"/>
          <w:szCs w:val="22"/>
        </w:rPr>
        <w:t xml:space="preserve"> de </w:t>
      </w:r>
      <w:proofErr w:type="spellStart"/>
      <w:r w:rsidRPr="00F21C21">
        <w:t>Götz</w:t>
      </w:r>
      <w:proofErr w:type="spellEnd"/>
      <w:r w:rsidRPr="00F21C21">
        <w:t xml:space="preserve"> von </w:t>
      </w:r>
      <w:proofErr w:type="spellStart"/>
      <w:r w:rsidRPr="00F21C21">
        <w:t>Berlichingen</w:t>
      </w:r>
      <w:proofErr w:type="spellEnd"/>
      <w:r>
        <w:rPr>
          <w:color w:val="000000" w:themeColor="text1"/>
          <w:sz w:val="22"/>
          <w:szCs w:val="22"/>
        </w:rPr>
        <w:t xml:space="preserve"> (Fuente: referencia </w:t>
      </w:r>
      <w:r>
        <w:rPr>
          <w:color w:val="000000" w:themeColor="text1"/>
          <w:sz w:val="22"/>
          <w:szCs w:val="22"/>
        </w:rPr>
        <w:fldChar w:fldCharType="begin" w:fldLock="1"/>
      </w:r>
      <w:r w:rsidR="004C1B1B">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8]","plainTextFormattedCitation":"[5]","previouslyFormattedCitation":"[5]"},"properties":{"noteIndex":0},"schema":"https://github.com/citation-style-language/schema/raw/master/csl-citation.json"}</w:instrText>
      </w:r>
      <w:r>
        <w:rPr>
          <w:color w:val="000000" w:themeColor="text1"/>
          <w:sz w:val="22"/>
          <w:szCs w:val="22"/>
        </w:rPr>
        <w:fldChar w:fldCharType="separate"/>
      </w:r>
      <w:r>
        <w:rPr>
          <w:noProof/>
          <w:color w:val="000000" w:themeColor="text1"/>
          <w:sz w:val="22"/>
          <w:szCs w:val="22"/>
        </w:rPr>
        <w:t>[</w:t>
      </w:r>
      <w:r w:rsidR="004C1B1B">
        <w:rPr>
          <w:noProof/>
          <w:color w:val="000000" w:themeColor="text1"/>
          <w:sz w:val="22"/>
          <w:szCs w:val="22"/>
        </w:rPr>
        <w:t>8</w:t>
      </w:r>
      <w:r w:rsidRPr="00494A3E">
        <w:rPr>
          <w:noProof/>
          <w:color w:val="000000" w:themeColor="text1"/>
          <w:sz w:val="22"/>
          <w:szCs w:val="22"/>
        </w:rPr>
        <w:t>]</w:t>
      </w:r>
      <w:r>
        <w:rPr>
          <w:color w:val="000000" w:themeColor="text1"/>
          <w:sz w:val="22"/>
          <w:szCs w:val="22"/>
        </w:rPr>
        <w:fldChar w:fldCharType="end"/>
      </w:r>
      <w:r>
        <w:rPr>
          <w:color w:val="000000" w:themeColor="text1"/>
          <w:sz w:val="22"/>
          <w:szCs w:val="22"/>
        </w:rPr>
        <w:t>)</w:t>
      </w:r>
      <w:r w:rsidRPr="4CA20F83">
        <w:rPr>
          <w:color w:val="000000" w:themeColor="text1"/>
          <w:sz w:val="22"/>
          <w:szCs w:val="22"/>
        </w:rPr>
        <w:t>.</w:t>
      </w:r>
    </w:p>
    <w:p w14:paraId="60B891D9" w14:textId="7EBD1C47" w:rsidR="00F4743E" w:rsidRPr="00BA713B" w:rsidRDefault="00F4743E" w:rsidP="000E2CE2">
      <w:pPr>
        <w:rPr>
          <w:i/>
        </w:rPr>
      </w:pPr>
      <w:r>
        <w:lastRenderedPageBreak/>
        <w:t xml:space="preserve">Hoy en día las prótesis pueden catalogarse en dos grande grupos, por un lado las </w:t>
      </w:r>
      <w:r w:rsidRPr="00F4743E">
        <w:rPr>
          <w:i/>
        </w:rPr>
        <w:t>Activas</w:t>
      </w:r>
      <w:r>
        <w:t xml:space="preserve"> y por otro las </w:t>
      </w:r>
      <w:r w:rsidRPr="00F4743E">
        <w:rPr>
          <w:i/>
        </w:rPr>
        <w:t>Pasiv</w:t>
      </w:r>
      <w:r>
        <w:rPr>
          <w:i/>
        </w:rPr>
        <w:t>as</w:t>
      </w:r>
      <w:r w:rsidR="00BB797F">
        <w:t>, las prótesis pasivas tienen un uso cosmético y su avance tecnológico esta puramente centrado en el realismo de su forma y textura, así como en la capacidad de adaptarse de manera exclusiva al usuario. Por su parte, las prótesis activas se subdividen en dos grupos bien definidos</w:t>
      </w:r>
      <w:r w:rsidR="00914345">
        <w:t>,</w:t>
      </w:r>
      <w:r w:rsidR="00BB797F">
        <w:t xml:space="preserve"> basándose en la fuente de energía de sus movimientos. Por un lado se encuentran las prótesis</w:t>
      </w:r>
      <w:r w:rsidR="00BA713B">
        <w:t xml:space="preserve"> </w:t>
      </w:r>
      <w:r w:rsidR="00BA713B" w:rsidRPr="00BA713B">
        <w:rPr>
          <w:i/>
        </w:rPr>
        <w:t>A</w:t>
      </w:r>
      <w:r w:rsidR="00BB797F" w:rsidRPr="00BA713B">
        <w:rPr>
          <w:i/>
        </w:rPr>
        <w:t>ctivas</w:t>
      </w:r>
      <w:r w:rsidR="00BA713B" w:rsidRPr="00BA713B">
        <w:rPr>
          <w:i/>
        </w:rPr>
        <w:t xml:space="preserve"> Mecánicas</w:t>
      </w:r>
      <w:r w:rsidR="00BA713B">
        <w:t xml:space="preserve"> (conocidas en inglés como </w:t>
      </w:r>
      <w:proofErr w:type="spellStart"/>
      <w:r w:rsidR="00BA713B">
        <w:rPr>
          <w:i/>
        </w:rPr>
        <w:t>body-</w:t>
      </w:r>
      <w:r w:rsidR="00BA713B" w:rsidRPr="00BA713B">
        <w:rPr>
          <w:i/>
        </w:rPr>
        <w:t>powered</w:t>
      </w:r>
      <w:proofErr w:type="spellEnd"/>
      <w:r w:rsidR="00BA713B">
        <w:t xml:space="preserve">) </w:t>
      </w:r>
      <w:r w:rsidR="00BA713B" w:rsidRPr="00BA713B">
        <w:t>que</w:t>
      </w:r>
      <w:r w:rsidR="00BA713B">
        <w:t xml:space="preserve"> mediante el uso de cables tensores y arneses controlan el actuador utilizando la energía del mismo movimiento del usuario. Por otro lado están las prótesis Activas Alimentadas Externamente (conocidas en inglés como </w:t>
      </w:r>
      <w:proofErr w:type="spellStart"/>
      <w:r w:rsidR="00BA713B">
        <w:rPr>
          <w:i/>
        </w:rPr>
        <w:t>Externally-Powered</w:t>
      </w:r>
      <w:proofErr w:type="spellEnd"/>
      <w:r w:rsidR="00BA713B" w:rsidRPr="00BA713B">
        <w:t>)</w:t>
      </w:r>
      <w:r w:rsidR="00BA713B">
        <w:t xml:space="preserve">, dentro de este grupo se encuentran las </w:t>
      </w:r>
      <w:r w:rsidR="00914345">
        <w:t xml:space="preserve">que </w:t>
      </w:r>
      <w:r w:rsidR="00BA713B">
        <w:t>requieren de una fuente de energía externa, eléctrica o neumática</w:t>
      </w:r>
      <w:r w:rsidR="00914345">
        <w:t>,</w:t>
      </w:r>
      <w:r w:rsidR="00BA713B">
        <w:t xml:space="preserve"> para su func</w:t>
      </w:r>
      <w:r w:rsidR="00914345">
        <w:t>ionamiento. Finalmente se puede</w:t>
      </w:r>
      <w:r w:rsidR="00BA713B">
        <w:t xml:space="preserve"> definir un tercer grupo de prótesis </w:t>
      </w:r>
      <w:r w:rsidR="00BA713B">
        <w:rPr>
          <w:i/>
        </w:rPr>
        <w:t xml:space="preserve">Activas Hibridas </w:t>
      </w:r>
      <w:r w:rsidR="00BA713B">
        <w:t xml:space="preserve">referida a los dispositivos protéticos que combinan distintas tecnologías para su funcionamiento. </w:t>
      </w:r>
    </w:p>
    <w:p w14:paraId="017FAA10" w14:textId="58325CCD" w:rsidR="009C13F7" w:rsidRDefault="000E2CE2" w:rsidP="000E2CE2">
      <w:r w:rsidRPr="00F21C21">
        <w:t xml:space="preserve">Actualmente cerca de la mitad del mercado actual de prótesis de extremidades superiores se basa en sistemas </w:t>
      </w:r>
      <w:r w:rsidR="00BA713B">
        <w:t xml:space="preserve">del tipo </w:t>
      </w:r>
      <w:r w:rsidR="00BA713B" w:rsidRPr="00BA713B">
        <w:rPr>
          <w:i/>
        </w:rPr>
        <w:t>A</w:t>
      </w:r>
      <w:r w:rsidR="00BA713B">
        <w:rPr>
          <w:i/>
        </w:rPr>
        <w:t>ctivo</w:t>
      </w:r>
      <w:r w:rsidR="00BA713B" w:rsidRPr="00BA713B">
        <w:rPr>
          <w:i/>
        </w:rPr>
        <w:t xml:space="preserve"> </w:t>
      </w:r>
      <w:r w:rsidR="00BA713B">
        <w:rPr>
          <w:i/>
        </w:rPr>
        <w:t>Mecánico</w:t>
      </w:r>
      <w:r w:rsidR="0001355F">
        <w:t>, en la en la Fig. (1-3</w:t>
      </w:r>
      <w:r w:rsidR="0001355F" w:rsidRPr="00F21C21">
        <w:t>)</w:t>
      </w:r>
      <w:r w:rsidR="00BA713B">
        <w:t xml:space="preserve"> se presentan</w:t>
      </w:r>
      <w:r w:rsidR="0001355F">
        <w:t xml:space="preserve"> ejemplo</w:t>
      </w:r>
      <w:r w:rsidR="00BA713B">
        <w:t>s</w:t>
      </w:r>
      <w:r w:rsidR="0001355F">
        <w:t xml:space="preserve"> de prótesis </w:t>
      </w:r>
      <w:r w:rsidR="009C13F7">
        <w:t>disponibles comercialmente hoy en día</w:t>
      </w:r>
      <w:r w:rsidRPr="00F21C21">
        <w:t xml:space="preserve">. </w:t>
      </w:r>
    </w:p>
    <w:p w14:paraId="413E034A" w14:textId="61165879" w:rsidR="009C13F7"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r>
        <w:rPr>
          <w:i/>
          <w:iCs/>
          <w:noProof/>
          <w:color w:val="000000" w:themeColor="text1"/>
          <w:sz w:val="22"/>
          <w:szCs w:val="22"/>
          <w:lang w:val="es-AR"/>
        </w:rPr>
        <w:drawing>
          <wp:anchor distT="0" distB="0" distL="114300" distR="114300" simplePos="0" relativeHeight="251662336" behindDoc="0" locked="0" layoutInCell="1" allowOverlap="1" wp14:anchorId="5C12B425" wp14:editId="39D59365">
            <wp:simplePos x="0" y="0"/>
            <wp:positionH relativeFrom="column">
              <wp:posOffset>3266440</wp:posOffset>
            </wp:positionH>
            <wp:positionV relativeFrom="paragraph">
              <wp:posOffset>1549</wp:posOffset>
            </wp:positionV>
            <wp:extent cx="2619052" cy="2195975"/>
            <wp:effectExtent l="19050" t="19050" r="10160" b="1397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SIS - Figura 1-3b.png"/>
                    <pic:cNvPicPr/>
                  </pic:nvPicPr>
                  <pic:blipFill>
                    <a:blip r:embed="rId36">
                      <a:extLst>
                        <a:ext uri="{28A0092B-C50C-407E-A947-70E740481C1C}">
                          <a14:useLocalDpi xmlns:a14="http://schemas.microsoft.com/office/drawing/2010/main" val="0"/>
                        </a:ext>
                      </a:extLst>
                    </a:blip>
                    <a:stretch>
                      <a:fillRect/>
                    </a:stretch>
                  </pic:blipFill>
                  <pic:spPr>
                    <a:xfrm>
                      <a:off x="0" y="0"/>
                      <a:ext cx="2619052" cy="21959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i/>
          <w:iCs/>
          <w:noProof/>
          <w:color w:val="000000" w:themeColor="text1"/>
          <w:sz w:val="22"/>
          <w:szCs w:val="22"/>
          <w:lang w:val="es-AR"/>
        </w:rPr>
        <w:drawing>
          <wp:anchor distT="0" distB="0" distL="114300" distR="114300" simplePos="0" relativeHeight="251661312" behindDoc="0" locked="0" layoutInCell="1" allowOverlap="1" wp14:anchorId="5CEFDCFA" wp14:editId="58E7CEBB">
            <wp:simplePos x="0" y="0"/>
            <wp:positionH relativeFrom="margin">
              <wp:posOffset>141132</wp:posOffset>
            </wp:positionH>
            <wp:positionV relativeFrom="paragraph">
              <wp:posOffset>4740</wp:posOffset>
            </wp:positionV>
            <wp:extent cx="3051544" cy="2192777"/>
            <wp:effectExtent l="19050" t="19050" r="15875" b="1714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ESIS - Figura 1-3a.png"/>
                    <pic:cNvPicPr/>
                  </pic:nvPicPr>
                  <pic:blipFill>
                    <a:blip r:embed="rId37">
                      <a:extLst>
                        <a:ext uri="{28A0092B-C50C-407E-A947-70E740481C1C}">
                          <a14:useLocalDpi xmlns:a14="http://schemas.microsoft.com/office/drawing/2010/main" val="0"/>
                        </a:ext>
                      </a:extLst>
                    </a:blip>
                    <a:stretch>
                      <a:fillRect/>
                    </a:stretch>
                  </pic:blipFill>
                  <pic:spPr>
                    <a:xfrm>
                      <a:off x="0" y="0"/>
                      <a:ext cx="3051544" cy="2192777"/>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690EB6E" w14:textId="442CA79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30701DD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58361C6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40D9B0B5"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170F7B76"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251362AB" w14:textId="0DFA12CD" w:rsidR="004C1B1B" w:rsidRPr="004C1B1B" w:rsidRDefault="004C1B1B" w:rsidP="00124DF9">
      <w:pPr>
        <w:pStyle w:val="Prrafodelista"/>
        <w:numPr>
          <w:ilvl w:val="1"/>
          <w:numId w:val="17"/>
        </w:numPr>
        <w:pBdr>
          <w:top w:val="nil"/>
          <w:left w:val="nil"/>
          <w:bottom w:val="nil"/>
          <w:right w:val="nil"/>
          <w:between w:val="nil"/>
        </w:pBdr>
        <w:spacing w:before="60" w:after="240" w:line="240" w:lineRule="auto"/>
        <w:ind w:left="426" w:right="-1"/>
        <w:jc w:val="center"/>
        <w:rPr>
          <w:i/>
          <w:iCs/>
          <w:color w:val="000000" w:themeColor="text1"/>
          <w:sz w:val="22"/>
          <w:szCs w:val="22"/>
        </w:rPr>
      </w:pPr>
      <w:r>
        <w:rPr>
          <w:i/>
          <w:iCs/>
          <w:color w:val="000000" w:themeColor="text1"/>
          <w:sz w:val="22"/>
          <w:szCs w:val="22"/>
        </w:rPr>
        <w:t xml:space="preserve">                                                                              (b)</w:t>
      </w:r>
    </w:p>
    <w:p w14:paraId="2C0BC29D" w14:textId="0548B71A" w:rsidR="002A6A6A" w:rsidRDefault="009C13F7" w:rsidP="00C70037">
      <w:pPr>
        <w:pBdr>
          <w:top w:val="nil"/>
          <w:left w:val="nil"/>
          <w:bottom w:val="nil"/>
          <w:right w:val="nil"/>
          <w:between w:val="nil"/>
        </w:pBdr>
        <w:spacing w:before="60" w:after="240" w:line="240" w:lineRule="auto"/>
        <w:ind w:right="-1" w:firstLine="0"/>
        <w:jc w:val="center"/>
        <w:rPr>
          <w:color w:val="000000" w:themeColor="text1"/>
          <w:sz w:val="22"/>
          <w:szCs w:val="22"/>
        </w:rPr>
      </w:pPr>
      <w:r>
        <w:rPr>
          <w:i/>
          <w:iCs/>
          <w:color w:val="000000" w:themeColor="text1"/>
          <w:sz w:val="22"/>
          <w:szCs w:val="22"/>
        </w:rPr>
        <w:t>Figura 1-3</w:t>
      </w:r>
      <w:r w:rsidRPr="4CA20F83">
        <w:rPr>
          <w:i/>
          <w:iCs/>
          <w:color w:val="000000" w:themeColor="text1"/>
          <w:sz w:val="22"/>
          <w:szCs w:val="22"/>
        </w:rPr>
        <w:t>:</w:t>
      </w:r>
      <w:r w:rsidRPr="4CA20F83">
        <w:rPr>
          <w:color w:val="000000" w:themeColor="text1"/>
          <w:sz w:val="22"/>
          <w:szCs w:val="22"/>
        </w:rPr>
        <w:t xml:space="preserve"> </w:t>
      </w:r>
      <w:r>
        <w:rPr>
          <w:color w:val="000000" w:themeColor="text1"/>
          <w:sz w:val="22"/>
          <w:szCs w:val="22"/>
        </w:rPr>
        <w:t>Prótesis pasiva cosmética</w:t>
      </w:r>
      <w:r w:rsidR="004C1B1B">
        <w:rPr>
          <w:color w:val="000000" w:themeColor="text1"/>
          <w:sz w:val="22"/>
          <w:szCs w:val="22"/>
        </w:rPr>
        <w:t xml:space="preserve"> (a)</w:t>
      </w:r>
      <w:r>
        <w:rPr>
          <w:color w:val="000000" w:themeColor="text1"/>
          <w:sz w:val="22"/>
          <w:szCs w:val="22"/>
        </w:rPr>
        <w:t xml:space="preserve"> y activa mecánicas</w:t>
      </w:r>
      <w:r w:rsidR="004C1B1B">
        <w:rPr>
          <w:color w:val="000000" w:themeColor="text1"/>
          <w:sz w:val="22"/>
          <w:szCs w:val="22"/>
        </w:rPr>
        <w:t xml:space="preserve"> (b)</w:t>
      </w:r>
      <w:r>
        <w:rPr>
          <w:color w:val="000000" w:themeColor="text1"/>
          <w:sz w:val="22"/>
          <w:szCs w:val="22"/>
        </w:rPr>
        <w:t xml:space="preserve"> (Fuente: referencia </w:t>
      </w:r>
      <w:r>
        <w:rPr>
          <w:color w:val="000000" w:themeColor="text1"/>
          <w:sz w:val="22"/>
          <w:szCs w:val="22"/>
        </w:rPr>
        <w:fldChar w:fldCharType="begin" w:fldLock="1"/>
      </w:r>
      <w:r>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Pr>
          <w:color w:val="000000" w:themeColor="text1"/>
          <w:sz w:val="22"/>
          <w:szCs w:val="22"/>
        </w:rPr>
        <w:fldChar w:fldCharType="separate"/>
      </w:r>
      <w:r>
        <w:rPr>
          <w:noProof/>
          <w:color w:val="000000" w:themeColor="text1"/>
          <w:sz w:val="22"/>
          <w:szCs w:val="22"/>
        </w:rPr>
        <w:t>[7</w:t>
      </w:r>
      <w:r w:rsidRPr="00494A3E">
        <w:rPr>
          <w:noProof/>
          <w:color w:val="000000" w:themeColor="text1"/>
          <w:sz w:val="22"/>
          <w:szCs w:val="22"/>
        </w:rPr>
        <w:t>]</w:t>
      </w:r>
      <w:r>
        <w:rPr>
          <w:color w:val="000000" w:themeColor="text1"/>
          <w:sz w:val="22"/>
          <w:szCs w:val="22"/>
        </w:rPr>
        <w:fldChar w:fldCharType="end"/>
      </w:r>
      <w:r>
        <w:rPr>
          <w:color w:val="000000" w:themeColor="text1"/>
          <w:sz w:val="22"/>
          <w:szCs w:val="22"/>
        </w:rPr>
        <w:t>)</w:t>
      </w:r>
      <w:r w:rsidRPr="4CA20F83">
        <w:rPr>
          <w:color w:val="000000" w:themeColor="text1"/>
          <w:sz w:val="22"/>
          <w:szCs w:val="22"/>
        </w:rPr>
        <w:t>.</w:t>
      </w:r>
    </w:p>
    <w:p w14:paraId="51A50289" w14:textId="77777777" w:rsidR="00C70037" w:rsidRPr="00C70037" w:rsidRDefault="00C70037" w:rsidP="00C70037">
      <w:pPr>
        <w:pBdr>
          <w:top w:val="nil"/>
          <w:left w:val="nil"/>
          <w:bottom w:val="nil"/>
          <w:right w:val="nil"/>
          <w:between w:val="nil"/>
        </w:pBdr>
        <w:spacing w:before="60" w:after="240" w:line="240" w:lineRule="auto"/>
        <w:ind w:right="-1" w:firstLine="0"/>
        <w:jc w:val="center"/>
        <w:rPr>
          <w:color w:val="000000" w:themeColor="text1"/>
          <w:sz w:val="10"/>
          <w:szCs w:val="22"/>
        </w:rPr>
      </w:pPr>
    </w:p>
    <w:p w14:paraId="7FECACC0" w14:textId="09C3FA56" w:rsidR="007A0CC9" w:rsidRDefault="004C1B1B" w:rsidP="00C70037">
      <w:r>
        <w:t>Las prótesis</w:t>
      </w:r>
      <w:r w:rsidR="007A0CC9">
        <w:t xml:space="preserve"> de la Fig. </w:t>
      </w:r>
      <w:r w:rsidR="00914345">
        <w:t>(</w:t>
      </w:r>
      <w:r w:rsidR="007A0CC9">
        <w:t>1-3</w:t>
      </w:r>
      <w:proofErr w:type="gramStart"/>
      <w:r w:rsidR="00914345">
        <w:t>)</w:t>
      </w:r>
      <w:r w:rsidR="007A0CC9">
        <w:t>a</w:t>
      </w:r>
      <w:proofErr w:type="gramEnd"/>
      <w:r w:rsidR="007A0CC9">
        <w:t xml:space="preserve"> corresponden a</w:t>
      </w:r>
      <w:r>
        <w:t xml:space="preserve">l tipo </w:t>
      </w:r>
      <w:r w:rsidRPr="004C1B1B">
        <w:rPr>
          <w:i/>
        </w:rPr>
        <w:t>Pasivas</w:t>
      </w:r>
      <w:r w:rsidR="007A0CC9">
        <w:t xml:space="preserve"> y su uso es exclusivamente</w:t>
      </w:r>
      <w:r>
        <w:t xml:space="preserve"> </w:t>
      </w:r>
      <w:r w:rsidR="007A0CC9">
        <w:t xml:space="preserve">cosmético, por otro lado la prótesis de la Fig. </w:t>
      </w:r>
      <w:r w:rsidR="00914345">
        <w:t>(</w:t>
      </w:r>
      <w:r w:rsidR="007A0CC9">
        <w:t>1-3</w:t>
      </w:r>
      <w:proofErr w:type="gramStart"/>
      <w:r w:rsidR="00914345">
        <w:t>)</w:t>
      </w:r>
      <w:r w:rsidR="007A0CC9">
        <w:t>b</w:t>
      </w:r>
      <w:proofErr w:type="gramEnd"/>
      <w:r w:rsidR="007A0CC9">
        <w:t xml:space="preserve"> corresponde al tipo</w:t>
      </w:r>
      <w:r>
        <w:t xml:space="preserve"> </w:t>
      </w:r>
      <w:r w:rsidR="00004A79">
        <w:rPr>
          <w:i/>
        </w:rPr>
        <w:t>Activa M</w:t>
      </w:r>
      <w:r w:rsidRPr="00004A79">
        <w:rPr>
          <w:i/>
        </w:rPr>
        <w:t>ecánica</w:t>
      </w:r>
      <w:r w:rsidR="00004A79">
        <w:t>, cuyo movimiento tiene</w:t>
      </w:r>
      <w:r w:rsidR="007A0CC9">
        <w:t>,</w:t>
      </w:r>
      <w:r>
        <w:t xml:space="preserve"> como fuente de energía</w:t>
      </w:r>
      <w:r w:rsidR="007A0CC9">
        <w:t>,</w:t>
      </w:r>
      <w:r>
        <w:t xml:space="preserve"> los movimientos del mismo usuario</w:t>
      </w:r>
      <w:r w:rsidR="007A0CC9">
        <w:t>, accionados fundamentalmente mediante cables tensores</w:t>
      </w:r>
      <w:r>
        <w:t>. Por otra parte, los avances tecnológicos generaron desarrollos tendientes a automatizar</w:t>
      </w:r>
      <w:r w:rsidR="007A0CC9">
        <w:t xml:space="preserve"> el funcionamiento, t</w:t>
      </w:r>
      <w:r>
        <w:t>al es así que l</w:t>
      </w:r>
      <w:r w:rsidR="000E2CE2" w:rsidRPr="004C1B1B">
        <w:t>a</w:t>
      </w:r>
      <w:r w:rsidR="000E2CE2" w:rsidRPr="00F21C21">
        <w:t xml:space="preserve"> primera mano</w:t>
      </w:r>
      <w:r w:rsidR="00E232D1">
        <w:t xml:space="preserve"> basada en tecnología</w:t>
      </w:r>
      <w:r w:rsidR="000E2CE2" w:rsidRPr="00F21C21">
        <w:t xml:space="preserve"> neumática se </w:t>
      </w:r>
      <w:r w:rsidR="000E2CE2" w:rsidRPr="00F21C21">
        <w:lastRenderedPageBreak/>
        <w:t>desarrolló a principios del siglo XX, seguida pronto por la primera mano eléctrica</w:t>
      </w:r>
      <w:r w:rsidR="000E2CE2">
        <w:t xml:space="preserve">, que si bien </w:t>
      </w:r>
      <w:r w:rsidR="0001355F">
        <w:t>tenía</w:t>
      </w:r>
      <w:r w:rsidR="000E2CE2">
        <w:t xml:space="preserve"> motores eléctricos como actuador</w:t>
      </w:r>
      <w:r w:rsidR="00E232D1">
        <w:t>es</w:t>
      </w:r>
      <w:r w:rsidR="000E2CE2">
        <w:t xml:space="preserve"> principal</w:t>
      </w:r>
      <w:r w:rsidR="00E232D1">
        <w:t xml:space="preserve">es, su accionamiento </w:t>
      </w:r>
      <w:r w:rsidR="000E2CE2">
        <w:t>se realizaba a partir de interruptores o sensores de presión</w:t>
      </w:r>
      <w:r w:rsidR="000E2CE2" w:rsidRPr="00F21C21">
        <w:t xml:space="preserve">. </w:t>
      </w:r>
    </w:p>
    <w:p w14:paraId="464D47EC" w14:textId="56ABB010" w:rsidR="00F4743E" w:rsidRDefault="00F4743E" w:rsidP="00C70037">
      <w:r w:rsidRPr="002A6A6A">
        <w:t>A finales de la década de 1960, las prótesis neumáticas eran capaces de accionar y controlar varias art</w:t>
      </w:r>
      <w:r w:rsidR="00004A79">
        <w:t>iculaciones y tipos de agarre, s</w:t>
      </w:r>
      <w:r w:rsidRPr="002A6A6A">
        <w:t xml:space="preserve">in embargo, el control era ineficiente y no lo suficientemente robusto, requiriendo características anatómicas específicas, destreza y </w:t>
      </w:r>
      <w:r>
        <w:t xml:space="preserve">un gran </w:t>
      </w:r>
      <w:r w:rsidRPr="002A6A6A">
        <w:t>esfuerzo cognitivo</w:t>
      </w:r>
      <w:r>
        <w:t xml:space="preserve"> (y entrenamiento)</w:t>
      </w:r>
      <w:r w:rsidRPr="002A6A6A">
        <w:t xml:space="preserve"> por parte del </w:t>
      </w:r>
      <w:r>
        <w:t>usuario</w:t>
      </w:r>
      <w:r w:rsidRPr="002A6A6A">
        <w:t>.</w:t>
      </w:r>
      <w:r>
        <w:t xml:space="preserve"> Estos puntos débiles, llevaron a profundizar en otras tecnología y formas de generar prótesis más sencillas de utilizar, más adaptables a la divers</w:t>
      </w:r>
      <w:r w:rsidR="00914345">
        <w:t>idad anatómic</w:t>
      </w:r>
      <w:r>
        <w:t>a de los usuarios y más intuitiva en su uso, es decir que el control del actuador este lo más estrechamente ligado a una “decisión” del usuario</w:t>
      </w:r>
      <w:r w:rsidR="00DF740E">
        <w:t xml:space="preserve"> vinculada </w:t>
      </w:r>
      <w:r w:rsidR="00004A79">
        <w:t>al miembro ausente</w:t>
      </w:r>
      <w:r>
        <w:t>.</w:t>
      </w:r>
    </w:p>
    <w:p w14:paraId="1780C178" w14:textId="138E271D" w:rsidR="002A6A6A" w:rsidRPr="007A0CC9" w:rsidRDefault="000E2CE2" w:rsidP="007A0CC9">
      <w:pPr>
        <w:rPr>
          <w:color w:val="000000" w:themeColor="text1"/>
          <w:sz w:val="22"/>
          <w:szCs w:val="22"/>
        </w:rPr>
      </w:pPr>
      <w:r w:rsidRPr="00F21C21">
        <w:t xml:space="preserve">Al final de la Segunda Guerra Mundial, se introdujeron los primeros conceptos de prótesis </w:t>
      </w:r>
      <w:r w:rsidRPr="002A6A6A">
        <w:t>mioeléctricas</w:t>
      </w:r>
      <w:r w:rsidR="00F4743E">
        <w:t>,</w:t>
      </w:r>
      <w:r w:rsidR="007A0CC9">
        <w:rPr>
          <w:color w:val="000000" w:themeColor="text1"/>
          <w:sz w:val="22"/>
          <w:szCs w:val="22"/>
        </w:rPr>
        <w:t xml:space="preserve"> </w:t>
      </w:r>
      <w:r w:rsidR="00F4743E">
        <w:t>e</w:t>
      </w:r>
      <w:r w:rsidR="002A6A6A" w:rsidRPr="002A6A6A">
        <w:t>stos dispositivos traducen</w:t>
      </w:r>
      <w:r w:rsidR="00FC7790" w:rsidRPr="002A6A6A">
        <w:t xml:space="preserve"> linealmente la actividad eléctrica de los músculos residuales del muñón </w:t>
      </w:r>
      <w:r w:rsidR="007A0CC9">
        <w:t>para controlar la activación del actuador, pudiendo dicho control ser un simple ON-OFF o bien incorporar control lineal de velocidad y fuerza</w:t>
      </w:r>
      <w:r w:rsidR="00F4743E">
        <w:t>, posibilitando la realización de</w:t>
      </w:r>
      <w:r w:rsidR="00F4743E" w:rsidRPr="002A6A6A">
        <w:t xml:space="preserve"> un control más intuitivo del movimiento</w:t>
      </w:r>
      <w:r w:rsidR="007A0CC9">
        <w:t>.</w:t>
      </w:r>
      <w:r w:rsidR="00FC7790" w:rsidRPr="002A6A6A">
        <w:t xml:space="preserve"> </w:t>
      </w:r>
      <w:r w:rsidR="007A0CC9">
        <w:t>T</w:t>
      </w:r>
      <w:r w:rsidR="002A6A6A" w:rsidRPr="002A6A6A">
        <w:t>uvieron un inicio simi</w:t>
      </w:r>
      <w:r w:rsidR="007A0CC9">
        <w:t>l</w:t>
      </w:r>
      <w:r w:rsidR="002A6A6A" w:rsidRPr="002A6A6A">
        <w:t xml:space="preserve">ar a las </w:t>
      </w:r>
      <w:r w:rsidR="007A0CC9" w:rsidRPr="002A6A6A">
        <w:t>prótesis</w:t>
      </w:r>
      <w:r w:rsidR="002A6A6A" w:rsidRPr="002A6A6A">
        <w:t xml:space="preserve"> neumáticas y eléctricas en la década </w:t>
      </w:r>
      <w:r w:rsidR="00004A79">
        <w:t>de 1940 y</w:t>
      </w:r>
      <w:r w:rsidR="002A6A6A" w:rsidRPr="002A6A6A">
        <w:t xml:space="preserve"> </w:t>
      </w:r>
      <w:r w:rsidR="00FC7790" w:rsidRPr="002A6A6A">
        <w:t>comenzaron a utilizarse e</w:t>
      </w:r>
      <w:r w:rsidR="00004A79">
        <w:t>n laboratorios de investigación, dando inicio su comercialización</w:t>
      </w:r>
      <w:r w:rsidR="00FC7790" w:rsidRPr="002A6A6A">
        <w:t xml:space="preserve"> a finales de la década de 1950. El concepto de control proporcional directo sigue presente en los sistemas comerciales actuales</w:t>
      </w:r>
      <w:r w:rsidR="00DF740E">
        <w:t>,</w:t>
      </w:r>
      <w:r w:rsidR="00FC7790" w:rsidRPr="002A6A6A">
        <w:t xml:space="preserve"> debido a su simplicidad y robustez</w:t>
      </w:r>
      <w:r w:rsidR="00F4743E">
        <w:t xml:space="preserve"> y junto con las prótesis Activas mecánicas son las que lideran la oferta en el mercado</w:t>
      </w:r>
      <w:r w:rsidR="00FC7790" w:rsidRPr="002A6A6A">
        <w:t xml:space="preserve">. </w:t>
      </w:r>
    </w:p>
    <w:p w14:paraId="0F8757A4" w14:textId="6877AA79" w:rsidR="002B242A" w:rsidRDefault="00CA1D98" w:rsidP="002A6A6A">
      <w:r>
        <w:rPr>
          <w:noProof/>
          <w:lang w:val="es-AR"/>
        </w:rPr>
        <w:drawing>
          <wp:anchor distT="0" distB="0" distL="114300" distR="114300" simplePos="0" relativeHeight="251663360" behindDoc="1" locked="0" layoutInCell="1" allowOverlap="1" wp14:anchorId="4FC341B6" wp14:editId="1672ED74">
            <wp:simplePos x="0" y="0"/>
            <wp:positionH relativeFrom="margin">
              <wp:align>center</wp:align>
            </wp:positionH>
            <wp:positionV relativeFrom="paragraph">
              <wp:posOffset>419085</wp:posOffset>
            </wp:positionV>
            <wp:extent cx="3806456" cy="2548020"/>
            <wp:effectExtent l="0" t="0" r="3810" b="5080"/>
            <wp:wrapNone/>
            <wp:docPr id="6" name="Imagen 6" descr="C:\Users\Jeremias\AppData\Local\Packages\Microsoft.Windows.Photos_8wekyb3d8bbwe\TempState\ShareServiceTempFolder\TESIS - Figura 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ias\AppData\Local\Packages\Microsoft.Windows.Photos_8wekyb3d8bbwe\TempState\ShareServiceTempFolder\TESIS - Figura 1-4.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06456" cy="254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A6A" w:rsidRPr="002A6A6A">
        <w:t>En l</w:t>
      </w:r>
      <w:r w:rsidR="00B40B49">
        <w:t>a</w:t>
      </w:r>
      <w:r w:rsidR="00C70037">
        <w:t xml:space="preserve"> Fig. (1-4</w:t>
      </w:r>
      <w:r w:rsidR="002A6A6A" w:rsidRPr="002A6A6A">
        <w:t xml:space="preserve">) se presentan ejemplos de prótesis mioeléctricas </w:t>
      </w:r>
      <w:r>
        <w:t xml:space="preserve">actualmente </w:t>
      </w:r>
      <w:r w:rsidR="002A6A6A" w:rsidRPr="002A6A6A">
        <w:t>disponibles comercialmente.</w:t>
      </w:r>
    </w:p>
    <w:p w14:paraId="6D504771" w14:textId="27FB1353" w:rsidR="00CA1D98" w:rsidRDefault="00CA1D98" w:rsidP="00CA1D98">
      <w:pPr>
        <w:pStyle w:val="NormalWeb"/>
      </w:pPr>
    </w:p>
    <w:p w14:paraId="26348051" w14:textId="77777777" w:rsidR="002A6A6A" w:rsidRDefault="002A6A6A" w:rsidP="002A6A6A"/>
    <w:p w14:paraId="3C6FF54E" w14:textId="77777777" w:rsidR="00CA1D98" w:rsidRDefault="00CA1D98" w:rsidP="002A6A6A"/>
    <w:p w14:paraId="288F7CBC" w14:textId="77777777" w:rsidR="00CA1D98" w:rsidRDefault="00CA1D98" w:rsidP="002A6A6A"/>
    <w:p w14:paraId="23B10FBE" w14:textId="77777777" w:rsidR="00CA1D98" w:rsidRDefault="00CA1D98" w:rsidP="002A6A6A"/>
    <w:p w14:paraId="5AB59E86" w14:textId="77777777" w:rsidR="00CA1D98" w:rsidRDefault="00CA1D98" w:rsidP="002A6A6A"/>
    <w:p w14:paraId="0C1CE7CC" w14:textId="7603B283" w:rsidR="00B02658" w:rsidRDefault="00B02658" w:rsidP="002A6A6A"/>
    <w:p w14:paraId="06E452D7" w14:textId="3B704CF5" w:rsidR="00CA1D98" w:rsidRPr="00B02658" w:rsidRDefault="00B02658" w:rsidP="00B02658">
      <w:pPr>
        <w:pBdr>
          <w:top w:val="nil"/>
          <w:left w:val="nil"/>
          <w:bottom w:val="nil"/>
          <w:right w:val="nil"/>
          <w:between w:val="nil"/>
        </w:pBdr>
        <w:spacing w:before="60" w:after="240"/>
        <w:ind w:right="-1" w:firstLine="0"/>
        <w:jc w:val="center"/>
        <w:rPr>
          <w:color w:val="000000" w:themeColor="text1"/>
          <w:sz w:val="22"/>
          <w:szCs w:val="22"/>
        </w:rPr>
      </w:pPr>
      <w:r>
        <w:tab/>
      </w:r>
      <w:r>
        <w:rPr>
          <w:i/>
          <w:iCs/>
          <w:color w:val="000000" w:themeColor="text1"/>
          <w:sz w:val="22"/>
          <w:szCs w:val="22"/>
        </w:rPr>
        <w:t>Figura 1-4</w:t>
      </w:r>
      <w:r w:rsidRPr="4CA20F83">
        <w:rPr>
          <w:i/>
          <w:iCs/>
          <w:color w:val="000000" w:themeColor="text1"/>
          <w:sz w:val="22"/>
          <w:szCs w:val="22"/>
        </w:rPr>
        <w:t>:</w:t>
      </w:r>
      <w:r w:rsidRPr="4CA20F83">
        <w:rPr>
          <w:color w:val="000000" w:themeColor="text1"/>
          <w:sz w:val="22"/>
          <w:szCs w:val="22"/>
        </w:rPr>
        <w:t xml:space="preserve"> </w:t>
      </w:r>
      <w:r>
        <w:rPr>
          <w:color w:val="000000" w:themeColor="text1"/>
          <w:sz w:val="22"/>
          <w:szCs w:val="22"/>
        </w:rPr>
        <w:t xml:space="preserve">Prótesis COVVI </w:t>
      </w:r>
      <w:proofErr w:type="spellStart"/>
      <w:r>
        <w:rPr>
          <w:color w:val="000000" w:themeColor="text1"/>
          <w:sz w:val="22"/>
          <w:szCs w:val="22"/>
        </w:rPr>
        <w:t>Nexus</w:t>
      </w:r>
      <w:proofErr w:type="spellEnd"/>
      <w:r>
        <w:rPr>
          <w:color w:val="000000" w:themeColor="text1"/>
          <w:sz w:val="22"/>
          <w:szCs w:val="22"/>
        </w:rPr>
        <w:t xml:space="preserve"> (izquierda) y Digital Twin (derecha) (Fuente: referencia </w:t>
      </w:r>
      <w:r>
        <w:rPr>
          <w:color w:val="000000" w:themeColor="text1"/>
          <w:sz w:val="22"/>
          <w:szCs w:val="22"/>
        </w:rPr>
        <w:fldChar w:fldCharType="begin" w:fldLock="1"/>
      </w:r>
      <w:r>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Pr>
          <w:color w:val="000000" w:themeColor="text1"/>
          <w:sz w:val="22"/>
          <w:szCs w:val="22"/>
        </w:rPr>
        <w:fldChar w:fldCharType="separate"/>
      </w:r>
      <w:r>
        <w:rPr>
          <w:noProof/>
          <w:color w:val="000000" w:themeColor="text1"/>
          <w:sz w:val="22"/>
          <w:szCs w:val="22"/>
        </w:rPr>
        <w:t>[7</w:t>
      </w:r>
      <w:r w:rsidRPr="00494A3E">
        <w:rPr>
          <w:noProof/>
          <w:color w:val="000000" w:themeColor="text1"/>
          <w:sz w:val="22"/>
          <w:szCs w:val="22"/>
        </w:rPr>
        <w:t>]</w:t>
      </w:r>
      <w:r>
        <w:rPr>
          <w:color w:val="000000" w:themeColor="text1"/>
          <w:sz w:val="22"/>
          <w:szCs w:val="22"/>
        </w:rPr>
        <w:fldChar w:fldCharType="end"/>
      </w:r>
      <w:r>
        <w:rPr>
          <w:color w:val="000000" w:themeColor="text1"/>
          <w:sz w:val="22"/>
          <w:szCs w:val="22"/>
        </w:rPr>
        <w:t xml:space="preserve"> y catálogo </w:t>
      </w:r>
      <w:proofErr w:type="spellStart"/>
      <w:r>
        <w:rPr>
          <w:color w:val="000000" w:themeColor="text1"/>
          <w:sz w:val="22"/>
          <w:szCs w:val="22"/>
        </w:rPr>
        <w:t>Ottobock</w:t>
      </w:r>
      <w:proofErr w:type="spellEnd"/>
      <w:r>
        <w:rPr>
          <w:color w:val="000000" w:themeColor="text1"/>
          <w:sz w:val="22"/>
          <w:szCs w:val="22"/>
        </w:rPr>
        <w:t xml:space="preserve"> </w:t>
      </w:r>
      <w:r>
        <w:rPr>
          <w:color w:val="000000" w:themeColor="text1"/>
          <w:sz w:val="22"/>
          <w:szCs w:val="22"/>
        </w:rPr>
        <w:fldChar w:fldCharType="begin" w:fldLock="1"/>
      </w:r>
      <w:r>
        <w:rPr>
          <w:color w:val="000000" w:themeColor="text1"/>
          <w:sz w:val="22"/>
          <w:szCs w:val="22"/>
        </w:rPr>
        <w:instrText>ADDIN CSL_CITATION {"citationItems":[{"id":"ITEM-1","itemData":{"URL":"https://www.ottobock.com/es-mx/category/32339","author":[{"dropping-particle":"","family":"Ottobock","given":"","non-dropping-particle":"","parse-names":false,"suffix":""}],"id":"ITEM-1","issued":{"date-parts":[["0"]]},"title":"Ottobock catalogo","type":"webpage"},"uris":["http://www.mendeley.com/documents/?uuid=61194854-feec-418f-9782-29ac8affac27"]}],"mendeley":{"formattedCitation":"[9]","plainTextFormattedCitation":"[9]","previouslyFormattedCitation":"[9]"},"properties":{"noteIndex":0},"schema":"https://github.com/citation-style-language/schema/raw/master/csl-citation.json"}</w:instrText>
      </w:r>
      <w:r>
        <w:rPr>
          <w:color w:val="000000" w:themeColor="text1"/>
          <w:sz w:val="22"/>
          <w:szCs w:val="22"/>
        </w:rPr>
        <w:fldChar w:fldCharType="separate"/>
      </w:r>
      <w:r w:rsidRPr="00CA1D98">
        <w:rPr>
          <w:noProof/>
          <w:color w:val="000000" w:themeColor="text1"/>
          <w:sz w:val="22"/>
          <w:szCs w:val="22"/>
        </w:rPr>
        <w:t>[9]</w:t>
      </w:r>
      <w:r>
        <w:rPr>
          <w:color w:val="000000" w:themeColor="text1"/>
          <w:sz w:val="22"/>
          <w:szCs w:val="22"/>
        </w:rPr>
        <w:fldChar w:fldCharType="end"/>
      </w:r>
      <w:r>
        <w:rPr>
          <w:color w:val="000000" w:themeColor="text1"/>
          <w:sz w:val="22"/>
          <w:szCs w:val="22"/>
        </w:rPr>
        <w:t>)</w:t>
      </w:r>
      <w:r w:rsidRPr="4CA20F83">
        <w:rPr>
          <w:color w:val="000000" w:themeColor="text1"/>
          <w:sz w:val="22"/>
          <w:szCs w:val="22"/>
        </w:rPr>
        <w:t>.</w:t>
      </w:r>
    </w:p>
    <w:p w14:paraId="5FEC9B59" w14:textId="24095EDC" w:rsidR="00707545" w:rsidRDefault="00004D6A" w:rsidP="00576DFE">
      <w:r>
        <w:lastRenderedPageBreak/>
        <w:t>Otro desarrollo que ha permitido optimizar aún más el funcionamiento de la</w:t>
      </w:r>
      <w:r w:rsidR="0014786A">
        <w:t>s</w:t>
      </w:r>
      <w:r>
        <w:t xml:space="preserve"> prótesis mioeléctricas es el </w:t>
      </w:r>
      <w:r>
        <w:rPr>
          <w:i/>
        </w:rPr>
        <w:t>Reconocimiento de Patrones,</w:t>
      </w:r>
      <w:r>
        <w:rPr>
          <w:b/>
          <w:i/>
        </w:rPr>
        <w:t xml:space="preserve"> </w:t>
      </w:r>
      <w:r w:rsidR="00707545">
        <w:t>el cual</w:t>
      </w:r>
      <w:r>
        <w:t xml:space="preserve"> se basa en entrenar un sistema reconociendo los patrones de EMG de un usuario</w:t>
      </w:r>
      <w:r w:rsidR="0014786A">
        <w:t>, analizando múltiples canales</w:t>
      </w:r>
      <w:r>
        <w:t xml:space="preserve"> y definir movimientos específicos para cada patrón, </w:t>
      </w:r>
      <w:r w:rsidR="00707545">
        <w:t xml:space="preserve">esto </w:t>
      </w:r>
      <w:r>
        <w:t>le permite responder de manera más óptima a las necesidades del usuario, el Sistem</w:t>
      </w:r>
      <w:r w:rsidR="00707545">
        <w:t xml:space="preserve">a COAPT Gen2 de la firma COVVI </w:t>
      </w:r>
      <w:r w:rsidR="00707545">
        <w:rPr>
          <w:color w:val="000000" w:themeColor="text1"/>
          <w:sz w:val="22"/>
          <w:szCs w:val="22"/>
        </w:rPr>
        <w:fldChar w:fldCharType="begin" w:fldLock="1"/>
      </w:r>
      <w:r w:rsidR="00707545">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707545">
        <w:rPr>
          <w:color w:val="000000" w:themeColor="text1"/>
          <w:sz w:val="22"/>
          <w:szCs w:val="22"/>
        </w:rPr>
        <w:fldChar w:fldCharType="separate"/>
      </w:r>
      <w:r w:rsidR="00707545">
        <w:rPr>
          <w:noProof/>
          <w:color w:val="000000" w:themeColor="text1"/>
          <w:sz w:val="22"/>
          <w:szCs w:val="22"/>
        </w:rPr>
        <w:t>[7</w:t>
      </w:r>
      <w:r w:rsidR="00707545" w:rsidRPr="00494A3E">
        <w:rPr>
          <w:noProof/>
          <w:color w:val="000000" w:themeColor="text1"/>
          <w:sz w:val="22"/>
          <w:szCs w:val="22"/>
        </w:rPr>
        <w:t>]</w:t>
      </w:r>
      <w:r w:rsidR="00707545">
        <w:rPr>
          <w:color w:val="000000" w:themeColor="text1"/>
          <w:sz w:val="22"/>
          <w:szCs w:val="22"/>
        </w:rPr>
        <w:fldChar w:fldCharType="end"/>
      </w:r>
      <w:r w:rsidR="00707545">
        <w:rPr>
          <w:color w:val="000000" w:themeColor="text1"/>
          <w:sz w:val="22"/>
          <w:szCs w:val="22"/>
        </w:rPr>
        <w:t xml:space="preserve"> </w:t>
      </w:r>
      <w:r w:rsidR="00707545">
        <w:t>es</w:t>
      </w:r>
      <w:r>
        <w:t xml:space="preserve"> una de las opciones comerciales de este desarrollo, y está diseñado para ser aplicable a otras prótesis mioeléctricas de diversos fabricantes. </w:t>
      </w:r>
    </w:p>
    <w:p w14:paraId="47E4CD35" w14:textId="2F5228DA" w:rsidR="000F11A6" w:rsidRDefault="00004D6A" w:rsidP="00576DFE">
      <w:r>
        <w:t>Actualmente los avances tecnológicos continúan ampliando las fronteras de aplicación de las prótesis de miembro superior</w:t>
      </w:r>
      <w:r w:rsidR="000C5A67">
        <w:t xml:space="preserve"> </w:t>
      </w:r>
      <w:r w:rsidR="00707545">
        <w:fldChar w:fldCharType="begin" w:fldLock="1"/>
      </w:r>
      <w:r w:rsidR="00936851">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id":"ITEM-2","itemData":{"DOI":"10.1080/17483107.2019.1594403","ISSN":"17483115","PMID":"30973275","abstract":"Purpose: This review was conducted to provide an overview of current literature as it relates to upper limb difference, available componentry, and prosthetic options and design. Emerging technologies combined with an increased awareness of the limb difference community have contributed to recent advancements in upper extremity prosthetics. Methods: A search of five major clinical databases utilizing keywords relating to upper limb prostheses, componenty and limb difference levels resulted in over 1200 articles. These articles were subjected to inclusion and exclusion criteria in order to identify current peer reviewed research relevant to this topic. Results: Fifty-five applicable articles and sources of standards were reviewed based on the inclusion and exclusion criteria, presenting five general options for prosthetic intervention. This information was assimilated and categorized in this article, which provides an overview of the aforementioned options. Conclusion: While a noteworthy amount of research focuses on technological advancements, the five options for prosthetic intervention are inherently represented in the current literature. For individuals with upper limb difference, as well as their care team, successful rehabilitation hinges on awareness of new components, the functional efficacy of these components, and the evolved techniques used in prosthetic design and fabrication. It is noted that the rapid evolution of upper limb prosthetics consistently outpaces research and publication of information.Implications for rehabilitation To provide an overview of prosthetic design considerations and options to help create a more informed rehabilitation team, leading to improved outcomes in prescription and management of upper limb prosthetics. To bring awareness of current research in the field of upper limb prosthetics in order to provoke further exploration of the efficacy of prosthetic options and design considerations.","author":[{"dropping-particle":"","family":"Trent","given":"Lauren","non-dropping-particle":"","parse-names":false,"suffix":""},{"dropping-particle":"","family":"Intintoli","given":"Michelle","non-dropping-particle":"","parse-names":false,"suffix":""},{"dropping-particle":"","family":"Prigge","given":"Pat","non-dropping-particle":"","parse-names":false,"suffix":""},{"dropping-particle":"","family":"Bollinger","given":"Chris","non-dropping-particle":"","parse-names":false,"suffix":""},{"dropping-particle":"","family":"Walters","given":"Lisa Smurr","non-dropping-particle":"","parse-names":false,"suffix":""},{"dropping-particle":"","family":"Conyers","given":"Dan","non-dropping-particle":"","parse-names":false,"suffix":""},{"dropping-particle":"","family":"Miguelez","given":"John","non-dropping-particle":"","parse-names":false,"suffix":""},{"dropping-particle":"","family":"Ryan","given":"Tiffany","non-dropping-particle":"","parse-names":false,"suffix":""}],"container-title":"Disability and Rehabilitation: Assistive Technology","id":"ITEM-2","issue":"6","issued":{"date-parts":[["2020"]]},"page":"604-613","publisher":"Taylor &amp; Francis","title":"A narrative review: current upper limb prosthetic options and design","type":"article-journal","volume":"15"},"uris":["http://www.mendeley.com/documents/?uuid=ad51b63b-2e8e-4f86-ab24-02d5a4036a75"]},{"id":"ITEM-3","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3","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0]–[12]","plainTextFormattedCitation":"[10]–[12]","previouslyFormattedCitation":"[10]–[12]"},"properties":{"noteIndex":0},"schema":"https://github.com/citation-style-language/schema/raw/master/csl-citation.json"}</w:instrText>
      </w:r>
      <w:r w:rsidR="00707545">
        <w:fldChar w:fldCharType="separate"/>
      </w:r>
      <w:r w:rsidR="00707545" w:rsidRPr="00707545">
        <w:rPr>
          <w:noProof/>
        </w:rPr>
        <w:t>[10]–[12]</w:t>
      </w:r>
      <w:r w:rsidR="00707545">
        <w:fldChar w:fldCharType="end"/>
      </w:r>
      <w:r w:rsidR="00D632AB">
        <w:t xml:space="preserve">, en este sentido varias terapias y procedimientos se han desarrollado e implementado con </w:t>
      </w:r>
      <w:r w:rsidR="00707545">
        <w:t>éxito</w:t>
      </w:r>
      <w:r w:rsidR="00D632AB">
        <w:t xml:space="preserve">, aunque con ventajas y desventajas respecto a su </w:t>
      </w:r>
      <w:r w:rsidR="00707545">
        <w:t>inv</w:t>
      </w:r>
      <w:r w:rsidR="00D632AB">
        <w:t>asividad.</w:t>
      </w:r>
    </w:p>
    <w:p w14:paraId="7CC5E0C2" w14:textId="1A220450" w:rsidR="00576DFE" w:rsidRDefault="000F11A6" w:rsidP="00576DFE">
      <w:r>
        <w:t>E</w:t>
      </w:r>
      <w:r w:rsidR="005C7F89">
        <w:t>l TMR (</w:t>
      </w:r>
      <w:proofErr w:type="spellStart"/>
      <w:r w:rsidR="005C7F89">
        <w:t>Targeted</w:t>
      </w:r>
      <w:proofErr w:type="spellEnd"/>
      <w:r w:rsidR="005C7F89">
        <w:t xml:space="preserve"> </w:t>
      </w:r>
      <w:proofErr w:type="spellStart"/>
      <w:r w:rsidR="005C7F89">
        <w:t>Muscle</w:t>
      </w:r>
      <w:proofErr w:type="spellEnd"/>
      <w:r w:rsidR="005C7F89">
        <w:t xml:space="preserve"> </w:t>
      </w:r>
      <w:proofErr w:type="spellStart"/>
      <w:r w:rsidR="005C7F89">
        <w:t>Reinnervation</w:t>
      </w:r>
      <w:proofErr w:type="spellEnd"/>
      <w:r w:rsidR="005C7F89">
        <w:t xml:space="preserve">) </w:t>
      </w:r>
      <w:r>
        <w:t>consiste</w:t>
      </w:r>
      <w:r w:rsidR="005C7F89">
        <w:t xml:space="preserve"> en una intervención </w:t>
      </w:r>
      <w:r>
        <w:t>quirúrgica</w:t>
      </w:r>
      <w:r w:rsidR="005C7F89">
        <w:t xml:space="preserve"> </w:t>
      </w:r>
      <w:r>
        <w:t xml:space="preserve">que recupera los nervios residuales responsables de enviar las señales de control al miembro perdido y se los asocia a un musculo en particular. Esta técnica requiere que el músculo al que se “conectan” los nervios residuales sea lo menos requerido para otras funciones, es por esto que el TMR se utiliza principalmente en amputaciones de desarticulación de </w:t>
      </w:r>
      <w:r w:rsidR="00030743">
        <w:t>hombro o interescápulo-torácica</w:t>
      </w:r>
      <w:r>
        <w:t xml:space="preserve"> dado que</w:t>
      </w:r>
      <w:r w:rsidR="00030743">
        <w:t>, en ambos casos el mú</w:t>
      </w:r>
      <w:r>
        <w:t xml:space="preserve">sculo pectoral del lado amputado, si bien está intacto, pierde gran parte de su funcionalidad. Como parte de la cirugía se subdivide el </w:t>
      </w:r>
      <w:r w:rsidR="00030743">
        <w:t xml:space="preserve">músculo </w:t>
      </w:r>
      <w:r>
        <w:t>pectoral en varios segmentos a los que se conectan dist</w:t>
      </w:r>
      <w:r w:rsidR="00030743">
        <w:t>intos nervios, y eso posibilita que el usuario pueda</w:t>
      </w:r>
      <w:r>
        <w:t xml:space="preserve"> controlar más grados de libertad de una prótesis y de manera totalmente intuitiva</w:t>
      </w:r>
      <w:r w:rsidR="00030743">
        <w:t>,</w:t>
      </w:r>
      <w:r>
        <w:t xml:space="preserve"> dado que los nervios que están siendo excitados corresponden directamente al miembros faltante</w:t>
      </w:r>
      <w:r w:rsidR="000148DD">
        <w:t xml:space="preserve"> </w:t>
      </w:r>
      <w:r w:rsidR="000148DD">
        <w:fldChar w:fldCharType="begin" w:fldLock="1"/>
      </w:r>
      <w:r w:rsidR="00936851">
        <w:instrText>ADDIN CSL_CITATION {"citationItems":[{"id":"ITEM-1","itemData":{"DOI":"10.1007/s11999-014-3528-7","ISSN":"15281132","PMID":"24562875","abstract":"Background: Postamputation neuroma pain can prevent comfortable prosthesis wear in patients with limb amputations, and currently available treatments are not consistently effective. Targeted muscle reinnervation (TMR) is a decade-old technique that employs a series of novel nerve transfers to permit intuitive control of upper-limb prostheses. Clinical experience suggests that it may also serve as an effective therapy for postamputation neuroma pain; however, this has not been explicitly studied. Questions/purposes: We evaluated the effect of TMR on residual limb neuroma pain in upper-extremity amputees. Methods: We conducted a retrospective medical record review of all 28 patients treated with TMR from 2002 to 2012 at Northwestern Memorial Hospital/Rehabilitation Institute of Chicago (Chicago, IL, USA) and San Antonio Military Medical Center (San Antonio, TX, USA). Twenty-six of 28 patients had sufficient (&gt; 6 months) followup for study inclusion. The amputation levels were shoulder disarticulation (10 patients) and transhumeral (16 patients). All patients underwent TMR for the primary purpose of improved myoelectric control. Of the 26 patients included in the study, 15 patients had evidence of postamputation neuroma pain before undergoing TMR. Results: Of the 15 patients presenting with neuroma pain before TMR, 14 experienced complete resolution of pain in the transferred nerves, and the remaining patient’s pain improved (though did not resolve). None of the patients who presented without evidence of postamputation neuroma pain developed neuroma pain after the TMR procedure. All 26 patients were fitted with a prosthesis, and 23 of the 26 patients were able to operate a TMR-controlled prosthesis. Conclusions: None of the 26 patients who underwent TMR demonstrated evidence of new neuroma pain after the procedure, and all but one of the 15 patients who presented with preoperative neuroma pain experienced complete relief of pain in the distribution of the transferred nerves. TMR offers a novel and potentially more effective therapy for the management of neuroma pain after limb amputation. Level of Evidence: Level IV, therapeutic study. See Instructions for Authors for a complete description of levels of evidence.","author":[{"dropping-particle":"","family":"Souza","given":"Jason M.","non-dropping-particle":"","parse-names":false,"suffix":""},{"dropping-particle":"","family":"Cheesborough","given":"Jennifer E.","non-dropping-particle":"","parse-names":false,"suffix":""},{"dropping-particle":"","family":"Ko","given":"Jason H.","non-dropping-particle":"","parse-names":false,"suffix":""},{"dropping-particle":"","family":"Cho","given":"Mickey S.","non-dropping-particle":"","parse-names":false,"suffix":""},{"dropping-particle":"","family":"Kuiken","given":"Todd A.","non-dropping-particle":"","parse-names":false,"suffix":""},{"dropping-particle":"","family":"Dumanian","given":"Gregory A.","non-dropping-particle":"","parse-names":false,"suffix":""}],"container-title":"Clinical Orthopaedics and Related Research","id":"ITEM-1","issue":"10","issued":{"date-parts":[["2014"]]},"page":"2984-2990","title":"Targeted Muscle Reinnervation: A Novel Approach to Postamputation Neuroma Pain","type":"article-journal","volume":"472"},"uris":["http://www.mendeley.com/documents/?uuid=ef8698c9-a237-49c7-8e9a-b625c004da01"]},{"id":"ITEM-2","itemData":{"DOI":"10.1016/j.apmr.2008.05.016","ISSN":"00039993","PMID":"18996233","abstract":"Miller LA, Lipschutz RD, Stubblefield KA, Lock BA, Huang H, Williams III TW, Weir RF, Kuiken TA. Control of a six degree of freedom prosthetic arm after targeted muscle reinnervation surgery. Objectives: To fit and evaluate the control of a complex prosthesis for a shoulder disarticulation-level amputee with targeted muscle reinnervation. Design: One participant who had targeted muscle reinnervation surgery was fitted with an advanced prosthesis and his use of this device was compared with the device that he used in the home setting. Setting: The experiments were completed within a laboratory setting. Participant: The first recipient of targeted muscle reinnervation: a bilateral shoulder disarticulation-level amputee. Interventions: Two years after surgery, the subject was fitted with a 6 degree of freedom (DOF) prosthesis (shoulder flexion, humeral rotation, elbow flexion, wrist rotation, wrist flexion, and hand control). Control of this device was compared with that of his commercially available 3-DOF system (elbow, wrist rotation, and powered hook terminal device). Main Outcome Measure: In order to assess performance, movement analysis and timed movement tasks were executed. Results: The subject was able to independently operate all 6 arm functions with good control. He could simultaneously operate 2 DOF of several different joint combinations with relative ease. He operated up to 4 DOF simultaneously, but with poor control. Work space was markedly increased and some timed tasks were faster with the 6-DOF system. Conclusions: This proof-of-concept study shows that advances in control of shoulder disarticulation-level prostheses can improve the quality of movement. Additional control sources may spur the development of more advanced and complex componentry for these amputees. © 2008 American Congress of Rehabilitation Medicine and the American Academy of Physical Medicine and Rehabilitation.","author":[{"dropping-particle":"","family":"Miller","given":"Laura A.","non-dropping-particle":"","parse-names":false,"suffix":""},{"dropping-particle":"","family":"Lipschutz","given":"Robert D.","non-dropping-particle":"","parse-names":false,"suffix":""},{"dropping-particle":"","family":"Stubblefield","given":"Kathy A.","non-dropping-particle":"","parse-names":false,"suffix":""},{"dropping-particle":"","family":"Lock","given":"Blair A.","non-dropping-particle":"","parse-names":false,"suffix":""},{"dropping-particle":"","family":"Huang","given":"He","non-dropping-particle":"","parse-names":false,"suffix":""},{"dropping-particle":"","family":"Williams","given":"T. Walley","non-dropping-particle":"","parse-names":false,"suffix":""},{"dropping-particle":"","family":"Weir","given":"Richard F.","non-dropping-particle":"","parse-names":false,"suffix":""},{"dropping-particle":"","family":"Kuiken","given":"Todd A.","non-dropping-particle":"","parse-names":false,"suffix":""}],"container-title":"Archives of Physical Medicine and Rehabilitation","id":"ITEM-2","issue":"11","issued":{"date-parts":[["2008"]]},"page":"2057-2065","title":"Control of a Six Degree of Freedom Prosthetic Arm After Targeted Muscle Reinnervation Surgery","type":"article-journal","volume":"89"},"uris":["http://www.mendeley.com/documents/?uuid=e4f264b9-b514-457c-b706-a0cc05e38443"]}],"mendeley":{"formattedCitation":"[13], [14]","plainTextFormattedCitation":"[13], [14]","previouslyFormattedCitation":"[13], [14]"},"properties":{"noteIndex":0},"schema":"https://github.com/citation-style-language/schema/raw/master/csl-citation.json"}</w:instrText>
      </w:r>
      <w:r w:rsidR="000148DD">
        <w:fldChar w:fldCharType="separate"/>
      </w:r>
      <w:r w:rsidR="00707545" w:rsidRPr="00707545">
        <w:rPr>
          <w:noProof/>
        </w:rPr>
        <w:t>[13], [14]</w:t>
      </w:r>
      <w:r w:rsidR="000148DD">
        <w:fldChar w:fldCharType="end"/>
      </w:r>
      <w:r>
        <w:t>.</w:t>
      </w:r>
    </w:p>
    <w:p w14:paraId="0FF3D012" w14:textId="260C346D" w:rsidR="000148DD" w:rsidRDefault="005E37ED" w:rsidP="00576DFE">
      <w:r>
        <w:t>Los electrodos de EMG implantables, también son una técnica disponible que brinda una opción para el control de las prótesis mioeléctricas, distinta a las señales de EMG transcutaneo (superficial) aunque más invasiva, de igual manera que el TMR permite operar con más grados de libertad y asociar de manera más intuitiva los movimientos de la</w:t>
      </w:r>
      <w:r w:rsidR="00030743">
        <w:t>s</w:t>
      </w:r>
      <w:r>
        <w:t xml:space="preserve"> prótesis.</w:t>
      </w:r>
      <w:r w:rsidR="00D632AB">
        <w:t xml:space="preserve"> </w:t>
      </w:r>
    </w:p>
    <w:p w14:paraId="30E15FC0" w14:textId="2193DA78" w:rsidR="00D632AB" w:rsidRDefault="00D632AB" w:rsidP="00576DFE">
      <w:r>
        <w:t>El desarrollo</w:t>
      </w:r>
      <w:r w:rsidR="00625659">
        <w:t xml:space="preserve"> de las denominadas </w:t>
      </w:r>
      <w:proofErr w:type="spellStart"/>
      <w:r w:rsidR="00625659">
        <w:rPr>
          <w:i/>
        </w:rPr>
        <w:t>Neuroprótesis</w:t>
      </w:r>
      <w:proofErr w:type="spellEnd"/>
      <w:r w:rsidR="00625659">
        <w:t xml:space="preserve"> busca tomar señales de forma “más directa” desde el Sistema Nervioso para el control de la prótesis. Esta tecnología si bien es más compleja, tiene un gran impacto en </w:t>
      </w:r>
      <w:r>
        <w:t xml:space="preserve">aquellos usuarios que se ven afectados por </w:t>
      </w:r>
      <w:r w:rsidR="00625659">
        <w:t>discapacidades</w:t>
      </w:r>
      <w:r>
        <w:t xml:space="preserve"> motoras amplias </w:t>
      </w:r>
      <w:r w:rsidR="00625659">
        <w:t>y que</w:t>
      </w:r>
      <w:r w:rsidR="00030743">
        <w:t>, en consecuencia</w:t>
      </w:r>
      <w:r w:rsidR="00625659">
        <w:t xml:space="preserve"> carecen de un dominio muscular adecuado como para valerse de las señalas de EMG para controlar la prótesis, de igual manera son utilizadas en usu</w:t>
      </w:r>
      <w:r w:rsidR="00030743">
        <w:t>arios normales como complemento a las señales de EMG para,</w:t>
      </w:r>
      <w:r w:rsidR="00625659">
        <w:t xml:space="preserve"> mediante un pos-procesamiento</w:t>
      </w:r>
      <w:r w:rsidR="00030743">
        <w:t xml:space="preserve"> </w:t>
      </w:r>
      <w:r w:rsidR="00625659">
        <w:t xml:space="preserve"> lograr controles más complejos</w:t>
      </w:r>
      <w:r w:rsidR="003611DD">
        <w:t xml:space="preserve"> </w:t>
      </w:r>
      <w:r w:rsidR="003611DD">
        <w:fldChar w:fldCharType="begin" w:fldLock="1"/>
      </w:r>
      <w:r w:rsidR="00936851">
        <w:instrText>ADDIN CSL_CITATION {"citationItems":[{"id":"ITEM-1","itemData":{"DOI":"10.1016/j.medengphy.2016.06.010","ISBN":"3031478622","ISSN":"18734030","PMID":"27425203","abstract":"Assistive technologies help patients to reacquire interacting capabilities with the environment and improve their quality of life. In this manuscript we present a feasibility study in which healthy users were able to use a non-invasive Motor Imagery (MI)-based brain computer interface (BCI) to achieve linear control of an upper-limb functional electrical stimulation (FES) controlled neuro-prosthesis. The linear control allowed the real-time computation of a continuous control signal that was used by the FES system to physically set the stimulation parameters to control the upper-limb position. Even if the nature of the task makes the operation very challenging, the participants achieved a mean selection accuracy of 82.5% in a target selection experiment. An analysis of limb kinematics as well as the positioning precision was performed, showing the viability of using a BCI–FES system to control upper-limb reaching movements. The results of this study constitute an accurate use of an online non-invasive BCI to operate a FES-neuroprosthesis setting a step toward the recovery of the control of an impaired limb with the sole use of brain activity.","author":[{"dropping-particle":"","family":"Vidaurre","given":"Carmen","non-dropping-particle":"","parse-names":false,"suffix":""},{"dropping-particle":"","family":"Klauer","given":"Christian","non-dropping-particle":"","parse-names":false,"suffix":""},{"dropping-particle":"","family":"Schauer","given":"Thomas","non-dropping-particle":"","parse-names":false,"suffix":""},{"dropping-particle":"","family":"Ramos-Murguialday","given":"Ander","non-dropping-particle":"","parse-names":false,"suffix":""},{"dropping-particle":"","family":"Müller","given":"Klaus Robert","non-dropping-particle":"","parse-names":false,"suffix":""}],"container-title":"Medical Engineering and Physics","id":"ITEM-1","issue":"11","issued":{"date-parts":[["2016"]]},"page":"1195-1204","publisher":"Elsevier Ltd","title":"EEG-based BCI for the linear control of an upper-limb neuroprosthesis","type":"article-journal","volume":"38"},"uris":["http://www.mendeley.com/documents/?uuid=5a33d8e4-e479-49bc-8e8c-78ad15407e30"]},{"id":"ITEM-2","itemData":{"ISBN":"9781538680582","author":[{"dropping-particle":"","family":"Aly","given":"Heba Ibrahim","non-dropping-particle":"","parse-names":false,"suffix":""},{"dropping-particle":"","family":"Youssef","given":"Sherin","non-dropping-particle":"","parse-names":false,"suffix":""},{"dropping-particle":"","family":"Fathy","given":"Cherine","non-dropping-particle":"","parse-names":false,"suffix":""}],"container-title":"2018 International Conference on Biomedical Engineering and Applications (ICBEA)","id":"ITEM-2","issued":{"date-parts":[["2018"]]},"page":"1-6","publisher":"IEEE","title":"Control of Upper Limb Prostheses","type":"article-journal"},"uris":["http://www.mendeley.com/documents/?uuid=93b39de0-7df0-46c2-a210-180a43823b31"]}],"mendeley":{"formattedCitation":"[15], [16]","plainTextFormattedCitation":"[15], [16]","previouslyFormattedCitation":"[15], [16]"},"properties":{"noteIndex":0},"schema":"https://github.com/citation-style-language/schema/raw/master/csl-citation.json"}</w:instrText>
      </w:r>
      <w:r w:rsidR="003611DD">
        <w:fldChar w:fldCharType="separate"/>
      </w:r>
      <w:r w:rsidR="00707545" w:rsidRPr="00707545">
        <w:rPr>
          <w:noProof/>
        </w:rPr>
        <w:t>[15], [16]</w:t>
      </w:r>
      <w:r w:rsidR="003611DD">
        <w:fldChar w:fldCharType="end"/>
      </w:r>
      <w:r w:rsidR="00625659">
        <w:t xml:space="preserve">.  </w:t>
      </w:r>
    </w:p>
    <w:p w14:paraId="387F8A92" w14:textId="77777777" w:rsidR="000148DD" w:rsidRPr="00576DFE" w:rsidRDefault="000148DD" w:rsidP="00576DFE"/>
    <w:p w14:paraId="104F4EB2" w14:textId="49FB2C01" w:rsidR="046C4961" w:rsidRDefault="046C4961" w:rsidP="002A6A6A">
      <w:pPr>
        <w:spacing w:before="300" w:after="0"/>
        <w:ind w:firstLine="0"/>
      </w:pPr>
    </w:p>
    <w:p w14:paraId="530DC3AB" w14:textId="7A6ECE6B" w:rsidR="00F0100E" w:rsidRDefault="002451A4" w:rsidP="00124DF9">
      <w:pPr>
        <w:pStyle w:val="Ttulo3"/>
        <w:numPr>
          <w:ilvl w:val="2"/>
          <w:numId w:val="7"/>
        </w:numPr>
      </w:pPr>
      <w:r>
        <w:lastRenderedPageBreak/>
        <w:t>La problemática del abandono</w:t>
      </w:r>
      <w:r w:rsidR="000A0EFD">
        <w:t xml:space="preserve"> y el desafío de la realimentación</w:t>
      </w:r>
    </w:p>
    <w:p w14:paraId="19D7E5CA" w14:textId="5007FC56" w:rsidR="008118A9" w:rsidRDefault="008118A9" w:rsidP="008118A9">
      <w:r>
        <w:t>El importante resaltar en este punto que el uso de una prótesis no se reduce simplemente a la adquisición comercial de la misma y su posterior aplicación bajo la lógica “</w:t>
      </w:r>
      <w:proofErr w:type="spellStart"/>
      <w:r>
        <w:t>plug</w:t>
      </w:r>
      <w:proofErr w:type="spellEnd"/>
      <w:r>
        <w:t>-and-</w:t>
      </w:r>
      <w:proofErr w:type="spellStart"/>
      <w:r>
        <w:t>play</w:t>
      </w:r>
      <w:proofErr w:type="spellEnd"/>
      <w:r>
        <w:t xml:space="preserve">”, sino que conlleva un proceso de rehabilitación, readaptación y entrenamiento que puede extenderse durante meses hasta que el usuario logre un correcto dominio de la prótesis y que debe ser llevado adelante por un equipo profesional multidisciplinario para su correcta ejecución </w:t>
      </w:r>
      <w:r>
        <w:fldChar w:fldCharType="begin" w:fldLock="1"/>
      </w:r>
      <w:r w:rsidR="00184607">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8118A9">
        <w:rPr>
          <w:noProof/>
        </w:rPr>
        <w:t>[6]</w:t>
      </w:r>
      <w:r>
        <w:fldChar w:fldCharType="end"/>
      </w:r>
      <w:r>
        <w:t xml:space="preserve">. </w:t>
      </w:r>
    </w:p>
    <w:p w14:paraId="09E7B1DB" w14:textId="438D5737" w:rsidR="00A21847" w:rsidRDefault="008C7C02" w:rsidP="00A21847">
      <w:r>
        <w:t>Ahora bien, considerando un proceso d</w:t>
      </w:r>
      <w:r w:rsidR="00097E68">
        <w:t>e rehabilitación exitoso</w:t>
      </w:r>
      <w:r>
        <w:t xml:space="preserve"> </w:t>
      </w:r>
      <w:r w:rsidR="00097E68">
        <w:t>e incluso con el acompañamiento</w:t>
      </w:r>
      <w:r>
        <w:t xml:space="preserve"> de</w:t>
      </w:r>
      <w:r w:rsidR="00936851">
        <w:t xml:space="preserve"> </w:t>
      </w:r>
      <w:r w:rsidR="00097E68">
        <w:t xml:space="preserve">los </w:t>
      </w:r>
      <w:r w:rsidR="00936851">
        <w:t>avances tecnológicos en el área de las prótesis de miembro superior</w:t>
      </w:r>
      <w:r w:rsidR="00097E68">
        <w:t>,</w:t>
      </w:r>
      <w:r w:rsidR="00936851">
        <w:t xml:space="preserve"> </w:t>
      </w:r>
      <w:r>
        <w:t xml:space="preserve">que </w:t>
      </w:r>
      <w:r w:rsidR="00936851">
        <w:t xml:space="preserve">se profundizan cada vez más, existen varios estudios que abordan la cuestión del </w:t>
      </w:r>
      <w:r w:rsidR="00936851" w:rsidRPr="00936851">
        <w:rPr>
          <w:i/>
        </w:rPr>
        <w:t>abandono de la prótesis</w:t>
      </w:r>
      <w:r>
        <w:t xml:space="preserve"> y sus razones</w:t>
      </w:r>
      <w:r w:rsidR="00936851">
        <w:t xml:space="preserve"> como variables claves para encausar los desarrollos. Si bien los estudios</w:t>
      </w:r>
      <w:r w:rsidR="00936851" w:rsidRPr="00936851">
        <w:t xml:space="preserve"> </w:t>
      </w:r>
      <w:r w:rsidR="00936851">
        <w:t>usualmente son de naturaleza regional, las causas del abandono, con distintos porcentajes y en diversos grupos etarios suelen coincidir; p</w:t>
      </w:r>
      <w:r w:rsidR="000A0EFD">
        <w:t xml:space="preserve">eso </w:t>
      </w:r>
      <w:r w:rsidR="00936851">
        <w:t>excesivo</w:t>
      </w:r>
      <w:r w:rsidR="000A0EFD">
        <w:t xml:space="preserve">, </w:t>
      </w:r>
      <w:r w:rsidR="00F74D5A">
        <w:t xml:space="preserve">apariencia no atractiva, </w:t>
      </w:r>
      <w:r w:rsidR="00936851">
        <w:t>comodidad (por ej. transpiración del muñón)</w:t>
      </w:r>
      <w:r w:rsidR="00F74D5A">
        <w:t xml:space="preserve">, durabilidad, falta de funcionalidad (o excesivo entrenamiento para lograr un buen manejo), falla del dispositivo, falta de necesidad (se sienten </w:t>
      </w:r>
      <w:r w:rsidR="00936851">
        <w:t>más</w:t>
      </w:r>
      <w:r w:rsidR="00F74D5A">
        <w:t xml:space="preserve"> funcionales si la </w:t>
      </w:r>
      <w:r w:rsidR="00936851">
        <w:t>prótesis</w:t>
      </w:r>
      <w:r w:rsidR="00F74D5A">
        <w:t>)</w:t>
      </w:r>
      <w:r w:rsidR="00936851">
        <w:t xml:space="preserve">, son algunas de las más frecuentemente mencionadas </w:t>
      </w:r>
      <w:r w:rsidR="00E93B0E">
        <w:fldChar w:fldCharType="begin" w:fldLock="1"/>
      </w:r>
      <w:r w:rsidR="00E93B0E">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10]","plainTextFormattedCitation":"[10]","previouslyFormattedCitation":"[10]"},"properties":{"noteIndex":0},"schema":"https://github.com/citation-style-language/schema/raw/master/csl-citation.json"}</w:instrText>
      </w:r>
      <w:r w:rsidR="00E93B0E">
        <w:fldChar w:fldCharType="separate"/>
      </w:r>
      <w:r w:rsidR="00E93B0E" w:rsidRPr="00E93B0E">
        <w:rPr>
          <w:noProof/>
        </w:rPr>
        <w:t>[10]</w:t>
      </w:r>
      <w:r w:rsidR="00E93B0E">
        <w:fldChar w:fldCharType="end"/>
      </w:r>
      <w:r w:rsidR="00E93B0E">
        <w:fldChar w:fldCharType="begin" w:fldLock="1"/>
      </w:r>
      <w:r w:rsidR="008118A9">
        <w:instrText>ADDIN CSL_CITATION {"citationItems":[{"id":"ITEM-1","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1","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2]","plainTextFormattedCitation":"[12]","previouslyFormattedCitation":"[12]"},"properties":{"noteIndex":0},"schema":"https://github.com/citation-style-language/schema/raw/master/csl-citation.json"}</w:instrText>
      </w:r>
      <w:r w:rsidR="00E93B0E">
        <w:fldChar w:fldCharType="separate"/>
      </w:r>
      <w:r w:rsidR="00E93B0E" w:rsidRPr="00E93B0E">
        <w:rPr>
          <w:noProof/>
        </w:rPr>
        <w:t>[12]</w:t>
      </w:r>
      <w:r w:rsidR="00E93B0E">
        <w:fldChar w:fldCharType="end"/>
      </w:r>
      <w:r w:rsidR="00E93B0E">
        <w:fldChar w:fldCharType="begin" w:fldLock="1"/>
      </w:r>
      <w:r w:rsidR="00E93B0E">
        <w:instrText>ADDIN CSL_CITATION {"citationItems":[{"id":"ITEM-1","itemData":{"DOI":"10.1080/03093640600994581","ISSN":"03093646","PMID":"17979010","abstract":"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author":[{"dropping-particle":"","family":"Biddiss","given":"Elaine","non-dropping-particle":"","parse-names":false,"suffix":""},{"dropping-particle":"","family":"Chau","given":"Tom","non-dropping-particle":"","parse-names":false,"suffix":""}],"container-title":"Prosthetics and Orthotics International","id":"ITEM-1","issue":"3","issued":{"date-parts":[["2007"]]},"page":"236-257","title":"Upper limb prosthesis use and abandonment: A survey of the last 25 years","type":"article-journal","volume":"31"},"uris":["http://www.mendeley.com/documents/?uuid=39c4ee00-16e2-49d2-8954-fa15da2d7423"]}],"mendeley":{"formattedCitation":"[17]","plainTextFormattedCitation":"[17]","previouslyFormattedCitation":"[17]"},"properties":{"noteIndex":0},"schema":"https://github.com/citation-style-language/schema/raw/master/csl-citation.json"}</w:instrText>
      </w:r>
      <w:r w:rsidR="00E93B0E">
        <w:fldChar w:fldCharType="separate"/>
      </w:r>
      <w:r w:rsidR="00E93B0E" w:rsidRPr="00936851">
        <w:rPr>
          <w:noProof/>
        </w:rPr>
        <w:t>[17]</w:t>
      </w:r>
      <w:r w:rsidR="00E93B0E">
        <w:fldChar w:fldCharType="end"/>
      </w:r>
      <w:r w:rsidR="00936851">
        <w:t>.</w:t>
      </w:r>
    </w:p>
    <w:p w14:paraId="6B40FA76" w14:textId="170C48D8" w:rsidR="008C7C02" w:rsidRDefault="008C7C02" w:rsidP="00A21847">
      <w:r w:rsidRPr="008C7C02">
        <w:t xml:space="preserve">No obstante, </w:t>
      </w:r>
      <w:r>
        <w:t xml:space="preserve">como se ha detallado precedentemente, desde los orígenes de las primeras prótesis </w:t>
      </w:r>
      <w:r w:rsidR="00346083">
        <w:t xml:space="preserve">hasta la actualidad, los grandes avances han estado fundamentalmente centrados en la optimización del dispositivo como un </w:t>
      </w:r>
      <w:r w:rsidRPr="008C7C02">
        <w:t>manipulador de objetos</w:t>
      </w:r>
      <w:r w:rsidR="00346083">
        <w:t>, quedando relegadas todas las funciones relacionadas a la realimentación sen</w:t>
      </w:r>
      <w:r w:rsidR="00097E68">
        <w:t>sorial asociada. Es claro como e</w:t>
      </w:r>
      <w:r w:rsidR="00346083">
        <w:t>ste campo no ha tenido</w:t>
      </w:r>
      <w:r w:rsidRPr="008C7C02">
        <w:t xml:space="preserve"> el mismo nivel de desarrollo, ni mucho menos resulta ser una característica común en los dispositivos disponibles </w:t>
      </w:r>
      <w:r w:rsidR="00346083">
        <w:t>comercialmente</w:t>
      </w:r>
      <w:r w:rsidRPr="008C7C02">
        <w:t xml:space="preserve">. </w:t>
      </w:r>
      <w:r w:rsidR="00346083">
        <w:t>El avance en tecnología que permita la incorporación de funcionalidades relacionadas a la realimentación sensorial</w:t>
      </w:r>
      <w:r w:rsidR="00097E68">
        <w:t>,</w:t>
      </w:r>
      <w:r w:rsidR="00346083" w:rsidRPr="00346083">
        <w:t xml:space="preserve"> </w:t>
      </w:r>
      <w:r w:rsidR="00097E68">
        <w:t>en particular</w:t>
      </w:r>
      <w:r w:rsidR="00346083" w:rsidRPr="008C7C02">
        <w:t xml:space="preserve"> la sensación de tacto en sí,</w:t>
      </w:r>
      <w:r w:rsidR="00346083">
        <w:t xml:space="preserve"> aportará fuertemente </w:t>
      </w:r>
      <w:r w:rsidR="00184607">
        <w:t>en la satisfacción del usuario, funcionalidades</w:t>
      </w:r>
      <w:r w:rsidR="00346083">
        <w:t xml:space="preserve"> de la prótesis y, por lo tanto, una redu</w:t>
      </w:r>
      <w:r w:rsidR="00184607">
        <w:t xml:space="preserve">cción en las tasas de abandono </w:t>
      </w:r>
      <w:r w:rsidR="00184607">
        <w:fldChar w:fldCharType="begin" w:fldLock="1"/>
      </w:r>
      <w:r w:rsidR="00FB5BA1">
        <w:instrText>ADDIN CSL_CITATION {"citationItems":[{"id":"ITEM-1","itemData":{"DOI":"10.1109/TNSRE.2022.3159186","ISSN":"15580210","PMID":"35290188","abstract":"The addition of sensory feedback to upper-limb prostheses has been shown to improve control, increase embodiment, and reduce phantom limb pain. However, most commercial prostheses do not incorporate sensory feedback due to several factors. This paper focuses on the major challenges of a lack of deep understanding of user needs, the unavailability of tailored, realistic outcome measures and the segregation between research on control and sensory feedback. The use of methods such as the Person-Based Approach and co-creation can improve the design and testing process. Stronger collaboration between researchers can integrate different prostheses research areas to accelerate the translation process.","author":[{"dropping-particle":"","family":"Jabban","given":"Leen","non-dropping-particle":"","parse-names":false,"suffix":""},{"dropping-particle":"","family":"Dupan","given":"Sigrid","non-dropping-particle":"","parse-names":false,"suffix":""},{"dropping-particle":"","family":"Zhang","given":"Dingguo","non-dropping-particle":"","parse-names":false,"suffix":""},{"dropping-particle":"","family":"Ainsworth","given":"Ben","non-dropping-particle":"","parse-names":false,"suffix":""},{"dropping-particle":"","family":"Nazarpour","given":"Kianoush","non-dropping-particle":"","parse-names":false,"suffix":""},{"dropping-particle":"","family":"Metcalfe","given":"Benjamin W.","non-dropping-particle":"","parse-names":false,"suffix":""}],"container-title":"IEEE Transactions on Neural Systems and Rehabilitation Engineering","id":"ITEM-1","issued":{"date-parts":[["2022"]]},"page":"738-747","publisher":"IEEE","title":"Sensory Feedback for Upper-Limb Prostheses: Opportunities and Barriers","type":"article-journal","volume":"30"},"uris":["http://www.mendeley.com/documents/?uuid=350c6471-9349-4d1a-a03f-0364dfb516f8"]}],"mendeley":{"formattedCitation":"[18]","plainTextFormattedCitation":"[18]","previouslyFormattedCitation":"[18]"},"properties":{"noteIndex":0},"schema":"https://github.com/citation-style-language/schema/raw/master/csl-citation.json"}</w:instrText>
      </w:r>
      <w:r w:rsidR="00184607">
        <w:fldChar w:fldCharType="separate"/>
      </w:r>
      <w:r w:rsidR="00184607" w:rsidRPr="00184607">
        <w:rPr>
          <w:noProof/>
        </w:rPr>
        <w:t>[18]</w:t>
      </w:r>
      <w:r w:rsidR="00184607">
        <w:fldChar w:fldCharType="end"/>
      </w:r>
      <w:r w:rsidR="00346083">
        <w:t>.</w:t>
      </w:r>
    </w:p>
    <w:p w14:paraId="24AFBB03" w14:textId="77777777" w:rsidR="008118A9" w:rsidRDefault="008118A9" w:rsidP="00A21847"/>
    <w:p w14:paraId="0B2396CA" w14:textId="4C23621E" w:rsidR="00845C4E" w:rsidRDefault="00845C4E" w:rsidP="00845C4E">
      <w:pPr>
        <w:pStyle w:val="Ttulo2"/>
        <w:numPr>
          <w:ilvl w:val="1"/>
          <w:numId w:val="7"/>
        </w:numPr>
        <w:ind w:left="2552" w:right="2267" w:hanging="567"/>
      </w:pPr>
      <w:r>
        <w:t>Tecnologías para la realimentación sensorial</w:t>
      </w:r>
    </w:p>
    <w:p w14:paraId="0477EBB3" w14:textId="16BAC006" w:rsidR="00845C4E" w:rsidRDefault="00845C4E" w:rsidP="00845C4E">
      <w:r>
        <w:t xml:space="preserve">Los denominado </w:t>
      </w:r>
      <w:r w:rsidRPr="00845C4E">
        <w:rPr>
          <w:i/>
        </w:rPr>
        <w:t>Sistemas Hápticos</w:t>
      </w:r>
      <w:r w:rsidRPr="00845C4E">
        <w:t xml:space="preserve"> engloban la tecnología que aborda la generación, por diversas técnicas, de sensación táctil en un usuario, sin embargo su desarrollo no se relaciona fuertemente a las prótesis, sino que ha encontrado su campo más fértil en, por ejemplo, los sistemas de realidad virtual, comandos remotos, aplicaciones lúdicas e incluso en terapias a</w:t>
      </w:r>
      <w:r>
        <w:t>fectivas</w:t>
      </w:r>
      <w:r w:rsidRPr="00845C4E">
        <w:t>.</w:t>
      </w:r>
      <w:r>
        <w:t xml:space="preserve"> </w:t>
      </w:r>
      <w:r w:rsidR="007E71BB">
        <w:t>El</w:t>
      </w:r>
      <w:r>
        <w:t xml:space="preserve"> desarrollo de </w:t>
      </w:r>
      <w:r>
        <w:lastRenderedPageBreak/>
        <w:t xml:space="preserve">aplicaciones </w:t>
      </w:r>
      <w:r w:rsidR="007E71BB">
        <w:t xml:space="preserve">hápticas </w:t>
      </w:r>
      <w:r>
        <w:t>en el campo de las prótesis de miembros superior</w:t>
      </w:r>
      <w:r w:rsidR="00E74076">
        <w:t xml:space="preserve"> es una realidad que</w:t>
      </w:r>
      <w:r w:rsidR="007E71BB">
        <w:t>,</w:t>
      </w:r>
      <w:r w:rsidR="00E74076">
        <w:t xml:space="preserve"> a pesar de llevar ya varias décadas, su disponibilidad en prótesis comerciales es llamativamente escasa.</w:t>
      </w:r>
    </w:p>
    <w:p w14:paraId="7FC0C4B1" w14:textId="088853E6" w:rsidR="00D3124B" w:rsidRDefault="00026CBF" w:rsidP="007052ED">
      <w:pPr>
        <w:pStyle w:val="Ttulo3"/>
        <w:numPr>
          <w:ilvl w:val="2"/>
          <w:numId w:val="7"/>
        </w:numPr>
      </w:pPr>
      <w:r>
        <w:t>E</w:t>
      </w:r>
      <w:r w:rsidR="00D3124B">
        <w:t>l Sistema Somatosensorial</w:t>
      </w:r>
    </w:p>
    <w:p w14:paraId="457063DD" w14:textId="77391E9C" w:rsidR="008E4C19" w:rsidRDefault="004F78B8" w:rsidP="00026CBF">
      <w:r>
        <w:t>El Sistema Somatos</w:t>
      </w:r>
      <w:r w:rsidR="00026CBF" w:rsidRPr="00026CBF">
        <w:t>ensitivo</w:t>
      </w:r>
      <w:r>
        <w:t xml:space="preserve"> o Somatosensorial </w:t>
      </w:r>
      <w:r w:rsidR="00D506A1">
        <w:t>puede dividirse en distintos subsistemas y dicha divi</w:t>
      </w:r>
      <w:r w:rsidR="00D21CC8">
        <w:t>sión puede variar dependiendo si se</w:t>
      </w:r>
      <w:r w:rsidR="00D506A1">
        <w:t xml:space="preserve"> aborda</w:t>
      </w:r>
      <w:r w:rsidR="00D21CC8">
        <w:t>n sus componentes</w:t>
      </w:r>
      <w:r w:rsidR="00D506A1">
        <w:t xml:space="preserve"> desde la función que cumple</w:t>
      </w:r>
      <w:r w:rsidR="00D21CC8">
        <w:t>n o desde sus</w:t>
      </w:r>
      <w:r w:rsidR="00D506A1">
        <w:t xml:space="preserve"> características anatómicas. Lo cierto es que recae</w:t>
      </w:r>
      <w:r w:rsidR="00D21CC8">
        <w:t>n sobre él</w:t>
      </w:r>
      <w:r w:rsidR="00D506A1">
        <w:t xml:space="preserve"> las funciones de;</w:t>
      </w:r>
      <w:r w:rsidR="00026CBF" w:rsidRPr="00026CBF">
        <w:t xml:space="preserve"> detectar estímulo</w:t>
      </w:r>
      <w:r>
        <w:t xml:space="preserve">s mecánicos como el tacto leve, la vibración y la presión; </w:t>
      </w:r>
      <w:r w:rsidR="008E4C19">
        <w:t>brindar información sobre la posición,</w:t>
      </w:r>
      <w:r w:rsidR="008E4C19" w:rsidRPr="008E4C19">
        <w:t xml:space="preserve"> el movimiento del cuerpo y sus partes, crucial para el control del equilibrio, la coordinación y la postura</w:t>
      </w:r>
      <w:r w:rsidR="008E4C19">
        <w:t xml:space="preserve">; </w:t>
      </w:r>
      <w:r>
        <w:t xml:space="preserve">y </w:t>
      </w:r>
      <w:r w:rsidR="00026CBF" w:rsidRPr="00026CBF">
        <w:t>detectar los estímulos doloroso</w:t>
      </w:r>
      <w:r>
        <w:t xml:space="preserve">s y </w:t>
      </w:r>
      <w:r w:rsidR="008E4C19">
        <w:t>variaciones de</w:t>
      </w:r>
      <w:r>
        <w:t xml:space="preserve"> temperatura. En conjunto,</w:t>
      </w:r>
      <w:r w:rsidR="00026CBF" w:rsidRPr="00026CBF">
        <w:t xml:space="preserve"> brindan a los </w:t>
      </w:r>
      <w:r>
        <w:t xml:space="preserve">seres vivos </w:t>
      </w:r>
      <w:r w:rsidR="00026CBF" w:rsidRPr="00026CBF">
        <w:t>la capacidad de identifi</w:t>
      </w:r>
      <w:r>
        <w:t>car las formas y las texturas d</w:t>
      </w:r>
      <w:r w:rsidR="00026CBF" w:rsidRPr="00026CBF">
        <w:t xml:space="preserve">e los objetos, controlar las fuerzas internas y externas que actúan sobre el cuerpo en cualquier momento y detectar situaciones potencialmente </w:t>
      </w:r>
      <w:r>
        <w:t>peligrosas</w:t>
      </w:r>
      <w:r w:rsidR="00026CBF" w:rsidRPr="00026CBF">
        <w:t xml:space="preserve">. </w:t>
      </w:r>
    </w:p>
    <w:p w14:paraId="710755D9" w14:textId="1FCBCB7F" w:rsidR="00026CBF" w:rsidRDefault="00026CBF" w:rsidP="00026CBF">
      <w:r w:rsidRPr="00026CBF">
        <w:t xml:space="preserve">El procesamiento </w:t>
      </w:r>
      <w:r w:rsidR="004F78B8" w:rsidRPr="008E4C19">
        <w:rPr>
          <w:i/>
        </w:rPr>
        <w:t>mecano</w:t>
      </w:r>
      <w:r w:rsidRPr="008E4C19">
        <w:rPr>
          <w:i/>
        </w:rPr>
        <w:t>sensitivo</w:t>
      </w:r>
      <w:r w:rsidR="008E4C19">
        <w:t xml:space="preserve">, </w:t>
      </w:r>
      <w:r w:rsidR="008E4C19">
        <w:rPr>
          <w:i/>
        </w:rPr>
        <w:t>termosensitivo</w:t>
      </w:r>
      <w:r w:rsidR="008E4C19">
        <w:t xml:space="preserve"> y </w:t>
      </w:r>
      <w:r w:rsidR="008E4C19" w:rsidRPr="008E4C19">
        <w:rPr>
          <w:i/>
        </w:rPr>
        <w:t>noci</w:t>
      </w:r>
      <w:r w:rsidR="008E4C19">
        <w:rPr>
          <w:i/>
        </w:rPr>
        <w:t>ceptivo</w:t>
      </w:r>
      <w:r w:rsidRPr="00026CBF">
        <w:t xml:space="preserve"> de los estímulos externos </w:t>
      </w:r>
      <w:r w:rsidR="004F78B8">
        <w:t xml:space="preserve">es responsabilidad de </w:t>
      </w:r>
      <w:r w:rsidRPr="00026CBF">
        <w:t xml:space="preserve">una población diversa de receptores cutáneos y subcutáneos </w:t>
      </w:r>
      <w:r w:rsidR="004F78B8">
        <w:t>desplegados (en distintas densidades) en toda la superficie de la piel</w:t>
      </w:r>
      <w:r w:rsidR="005D11DA">
        <w:t>,</w:t>
      </w:r>
      <w:r w:rsidR="008E4C19">
        <w:t xml:space="preserve"> </w:t>
      </w:r>
      <w:r w:rsidR="005D11DA">
        <w:t xml:space="preserve">este </w:t>
      </w:r>
      <w:r w:rsidR="008E4C19">
        <w:t>denomina</w:t>
      </w:r>
      <w:r w:rsidR="005D11DA">
        <w:t>do</w:t>
      </w:r>
      <w:r w:rsidR="008E4C19">
        <w:t xml:space="preserve"> </w:t>
      </w:r>
      <w:r w:rsidR="008E4C19">
        <w:rPr>
          <w:i/>
        </w:rPr>
        <w:t>Sistema Cutáneo</w:t>
      </w:r>
      <w:r w:rsidRPr="00026CBF">
        <w:t xml:space="preserve">, </w:t>
      </w:r>
      <w:r w:rsidR="00D81BA0">
        <w:t>tiene la función de transmitir</w:t>
      </w:r>
      <w:r w:rsidRPr="00026CBF">
        <w:t xml:space="preserve"> información hasta el sistema nervioso central para su interpretación y </w:t>
      </w:r>
      <w:r w:rsidR="004F78B8">
        <w:t>eventual</w:t>
      </w:r>
      <w:r w:rsidRPr="00026CBF">
        <w:t xml:space="preserve"> acción</w:t>
      </w:r>
      <w:r w:rsidR="005D11DA">
        <w:t>. D</w:t>
      </w:r>
      <w:r w:rsidR="00D81BA0">
        <w:t>ependiendo de la</w:t>
      </w:r>
      <w:r w:rsidR="008E4C19">
        <w:t xml:space="preserve"> naturaleza </w:t>
      </w:r>
      <w:r w:rsidR="00D81BA0">
        <w:t xml:space="preserve">del receptor </w:t>
      </w:r>
      <w:r w:rsidR="008E4C19">
        <w:t xml:space="preserve">se los denomina </w:t>
      </w:r>
      <w:r w:rsidR="008E4C19" w:rsidRPr="008E4C19">
        <w:rPr>
          <w:i/>
        </w:rPr>
        <w:t>mecanorreceptores</w:t>
      </w:r>
      <w:r w:rsidR="00D81BA0">
        <w:rPr>
          <w:i/>
        </w:rPr>
        <w:t xml:space="preserve"> (deformación mecánica)</w:t>
      </w:r>
      <w:r w:rsidR="008E4C19">
        <w:t xml:space="preserve">, </w:t>
      </w:r>
      <w:r w:rsidR="008E4C19" w:rsidRPr="008E4C19">
        <w:rPr>
          <w:i/>
        </w:rPr>
        <w:t>termorreceptores</w:t>
      </w:r>
      <w:r w:rsidR="00D81BA0">
        <w:rPr>
          <w:i/>
        </w:rPr>
        <w:t xml:space="preserve"> (cambios de temperatura)</w:t>
      </w:r>
      <w:r w:rsidR="00D81BA0">
        <w:t xml:space="preserve"> o</w:t>
      </w:r>
      <w:r w:rsidR="008E4C19">
        <w:t xml:space="preserve"> </w:t>
      </w:r>
      <w:r w:rsidR="008E4C19" w:rsidRPr="008E4C19">
        <w:rPr>
          <w:i/>
        </w:rPr>
        <w:t>nociceptores</w:t>
      </w:r>
      <w:r w:rsidR="00D81BA0">
        <w:rPr>
          <w:i/>
        </w:rPr>
        <w:t xml:space="preserve"> (dolor)</w:t>
      </w:r>
      <w:r w:rsidR="005D11DA">
        <w:t>, r</w:t>
      </w:r>
      <w:r w:rsidRPr="00026CBF">
        <w:t>eceptores adicional</w:t>
      </w:r>
      <w:r w:rsidR="004F78B8">
        <w:t>es localizados en los músculos,</w:t>
      </w:r>
      <w:r w:rsidRPr="00026CBF">
        <w:t xml:space="preserve"> articulaciones y </w:t>
      </w:r>
      <w:r w:rsidR="004F78B8">
        <w:t xml:space="preserve">tendones, denominados </w:t>
      </w:r>
      <w:r w:rsidR="008E4C19">
        <w:rPr>
          <w:i/>
        </w:rPr>
        <w:t>p</w:t>
      </w:r>
      <w:r w:rsidR="004F78B8">
        <w:rPr>
          <w:i/>
        </w:rPr>
        <w:t>ropioceptores</w:t>
      </w:r>
      <w:r w:rsidR="004F78B8">
        <w:t>,</w:t>
      </w:r>
      <w:r w:rsidRPr="00026CBF">
        <w:t xml:space="preserve"> controlan las fuerzas mecánic</w:t>
      </w:r>
      <w:r w:rsidR="004F78B8">
        <w:t xml:space="preserve">as que se generan internamente y conforman lo que se denomina como </w:t>
      </w:r>
      <w:r w:rsidR="004F78B8">
        <w:rPr>
          <w:i/>
        </w:rPr>
        <w:t>Sistema Cinestésico</w:t>
      </w:r>
      <w:r w:rsidR="008E4C19">
        <w:rPr>
          <w:i/>
        </w:rPr>
        <w:t xml:space="preserve"> o Propioceptivo</w:t>
      </w:r>
      <w:r w:rsidR="00FB5BA1">
        <w:rPr>
          <w:i/>
        </w:rPr>
        <w:t xml:space="preserve"> </w:t>
      </w:r>
      <w:r w:rsidR="00FB5BA1">
        <w:rPr>
          <w:i/>
        </w:rPr>
        <w:fldChar w:fldCharType="begin" w:fldLock="1"/>
      </w:r>
      <w:r w:rsidR="00B40B49">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9]","plainTextFormattedCitation":"[19]","previouslyFormattedCitation":"[19]"},"properties":{"noteIndex":0},"schema":"https://github.com/citation-style-language/schema/raw/master/csl-citation.json"}</w:instrText>
      </w:r>
      <w:r w:rsidR="00FB5BA1">
        <w:rPr>
          <w:i/>
        </w:rPr>
        <w:fldChar w:fldCharType="separate"/>
      </w:r>
      <w:r w:rsidR="00FB5BA1" w:rsidRPr="00FB5BA1">
        <w:rPr>
          <w:noProof/>
        </w:rPr>
        <w:t>[19]</w:t>
      </w:r>
      <w:r w:rsidR="00FB5BA1">
        <w:rPr>
          <w:i/>
        </w:rPr>
        <w:fldChar w:fldCharType="end"/>
      </w:r>
      <w:r w:rsidR="004F78B8">
        <w:t>.</w:t>
      </w:r>
    </w:p>
    <w:p w14:paraId="24FF299E" w14:textId="77777777" w:rsidR="00D81BA0" w:rsidRPr="00D81BA0" w:rsidRDefault="00D81BA0" w:rsidP="00026CBF">
      <w:pPr>
        <w:rPr>
          <w:sz w:val="12"/>
        </w:rPr>
      </w:pPr>
    </w:p>
    <w:p w14:paraId="15923255" w14:textId="7BA5DC3E" w:rsidR="00D81BA0" w:rsidRDefault="00D81BA0" w:rsidP="00D81BA0">
      <w:pPr>
        <w:pStyle w:val="Ttulo4"/>
        <w:numPr>
          <w:ilvl w:val="3"/>
          <w:numId w:val="7"/>
        </w:numPr>
      </w:pPr>
      <w:r>
        <w:t>Características anatómicas y funcionales del sentido del tacto</w:t>
      </w:r>
    </w:p>
    <w:p w14:paraId="6BEC45DF" w14:textId="702DB7D2" w:rsidR="00D81BA0" w:rsidRDefault="00DF0653" w:rsidP="00D81BA0">
      <w:r>
        <w:t xml:space="preserve">Los mecanorreceptores con las unidades anatómicas que le dan a </w:t>
      </w:r>
      <w:r w:rsidR="00C46BD0">
        <w:t>una</w:t>
      </w:r>
      <w:r>
        <w:t xml:space="preserve"> persona la capacidad de percibir el tacto, se encuentran distribuidos</w:t>
      </w:r>
      <w:r w:rsidR="00C46BD0">
        <w:t xml:space="preserve"> a lo</w:t>
      </w:r>
      <w:r>
        <w:t xml:space="preserve"> largo de toda la pie</w:t>
      </w:r>
      <w:r w:rsidR="00C46BD0">
        <w:t>l,</w:t>
      </w:r>
      <w:r>
        <w:t xml:space="preserve"> en distintas proporciones</w:t>
      </w:r>
      <w:r w:rsidR="00C46BD0">
        <w:t>,</w:t>
      </w:r>
      <w:r>
        <w:t xml:space="preserve"> en función del nivel de precisión </w:t>
      </w:r>
      <w:r w:rsidR="00C46BD0">
        <w:t>necesario en cada región</w:t>
      </w:r>
      <w:r>
        <w:t>. Por ejemplo</w:t>
      </w:r>
      <w:r w:rsidR="00E94974">
        <w:t>,</w:t>
      </w:r>
      <w:r>
        <w:t xml:space="preserve"> el </w:t>
      </w:r>
      <w:r w:rsidR="00C46BD0">
        <w:t>grado</w:t>
      </w:r>
      <w:r>
        <w:t xml:space="preserve"> de detalle necesario en la yema de los dedos es muy superior al que se necesita en el antebrazo o la espalda, en las zonas de la piel donde es </w:t>
      </w:r>
      <w:r w:rsidR="00B40B49">
        <w:t>requerido</w:t>
      </w:r>
      <w:r>
        <w:t xml:space="preserve"> mayor nivel de precisión la densidad de mecanorreceptores por cm</w:t>
      </w:r>
      <w:r w:rsidRPr="00DF0653">
        <w:rPr>
          <w:vertAlign w:val="superscript"/>
        </w:rPr>
        <w:t>2</w:t>
      </w:r>
      <w:r w:rsidR="00E94974">
        <w:t xml:space="preserve"> </w:t>
      </w:r>
      <w:r>
        <w:t>será mayor que en las que no</w:t>
      </w:r>
      <w:r w:rsidR="00B40B49">
        <w:t xml:space="preserve"> </w:t>
      </w:r>
      <w:r w:rsidR="00B40B49">
        <w:fldChar w:fldCharType="begin" w:fldLock="1"/>
      </w:r>
      <w:r w:rsidR="006E70CE">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20]","plainTextFormattedCitation":"[20]","previouslyFormattedCitation":"[20]"},"properties":{"noteIndex":0},"schema":"https://github.com/citation-style-language/schema/raw/master/csl-citation.json"}</w:instrText>
      </w:r>
      <w:r w:rsidR="00B40B49">
        <w:fldChar w:fldCharType="separate"/>
      </w:r>
      <w:r w:rsidR="00B40B49" w:rsidRPr="00B40B49">
        <w:rPr>
          <w:noProof/>
        </w:rPr>
        <w:t>[20]</w:t>
      </w:r>
      <w:r w:rsidR="00B40B49">
        <w:fldChar w:fldCharType="end"/>
      </w:r>
      <w:r>
        <w:t>.</w:t>
      </w:r>
      <w:r w:rsidR="00B40B49">
        <w:t xml:space="preserve"> Sobre esta lógica, es posible obtener un mapeo de la densidad de los mecanorreceptores a lo largo del cuerpo y de cómo dicha distribución repercute en la capacidad de la persona en discernir deformaciones puntuales en la piel </w:t>
      </w:r>
      <w:r w:rsidR="00B40B49">
        <w:rPr>
          <w:i/>
        </w:rPr>
        <w:fldChar w:fldCharType="begin" w:fldLock="1"/>
      </w:r>
      <w:r w:rsidR="00B40B49">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9]","plainTextFormattedCitation":"[19]","previouslyFormattedCitation":"[19]"},"properties":{"noteIndex":0},"schema":"https://github.com/citation-style-language/schema/raw/master/csl-citation.json"}</w:instrText>
      </w:r>
      <w:r w:rsidR="00B40B49">
        <w:rPr>
          <w:i/>
        </w:rPr>
        <w:fldChar w:fldCharType="separate"/>
      </w:r>
      <w:r w:rsidR="00B40B49" w:rsidRPr="00FB5BA1">
        <w:rPr>
          <w:noProof/>
        </w:rPr>
        <w:t>[19]</w:t>
      </w:r>
      <w:r w:rsidR="00B40B49">
        <w:rPr>
          <w:i/>
        </w:rPr>
        <w:fldChar w:fldCharType="end"/>
      </w:r>
      <w:r w:rsidR="00B40B49">
        <w:t xml:space="preserve">. </w:t>
      </w:r>
      <w:r w:rsidR="00B40B49" w:rsidRPr="002A6A6A">
        <w:t>En l</w:t>
      </w:r>
      <w:r w:rsidR="00B40B49">
        <w:t>a Fig. (1-5</w:t>
      </w:r>
      <w:r w:rsidR="00B40B49" w:rsidRPr="002A6A6A">
        <w:t>)</w:t>
      </w:r>
      <w:r w:rsidR="00B40B49">
        <w:t xml:space="preserve"> </w:t>
      </w:r>
      <w:r w:rsidR="00403C1D">
        <w:t xml:space="preserve">puede observarse un </w:t>
      </w:r>
      <w:r w:rsidR="00403C1D">
        <w:lastRenderedPageBreak/>
        <w:t xml:space="preserve">mapeo de la variación de la sensibilidad táctil a los largo del cuerpo, tomando como parámetro la </w:t>
      </w:r>
      <w:r w:rsidR="00C46BD0">
        <w:t>distancia mínima entre dos estímulos puntuales apli</w:t>
      </w:r>
      <w:r w:rsidR="00E94974">
        <w:t>cados simultáneamente, para los cuales</w:t>
      </w:r>
      <w:r w:rsidR="00C46BD0">
        <w:t xml:space="preserve"> es posible percibirlos como estímulos distintos</w:t>
      </w:r>
      <w:r w:rsidR="00595DB1">
        <w:t>.</w:t>
      </w:r>
    </w:p>
    <w:p w14:paraId="40D0C766" w14:textId="24DD756C" w:rsidR="00595DB1" w:rsidRDefault="00B02658" w:rsidP="006D5D46">
      <w:pPr>
        <w:ind w:firstLine="0"/>
      </w:pPr>
      <w:r>
        <w:rPr>
          <w:noProof/>
          <w:lang w:val="es-AR"/>
        </w:rPr>
        <w:drawing>
          <wp:inline distT="0" distB="0" distL="0" distR="0" wp14:anchorId="5EEE752B" wp14:editId="26325D8D">
            <wp:extent cx="6120130" cy="37350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 - Figura 1-5.png"/>
                    <pic:cNvPicPr/>
                  </pic:nvPicPr>
                  <pic:blipFill>
                    <a:blip r:embed="rId39">
                      <a:extLst>
                        <a:ext uri="{28A0092B-C50C-407E-A947-70E740481C1C}">
                          <a14:useLocalDpi xmlns:a14="http://schemas.microsoft.com/office/drawing/2010/main" val="0"/>
                        </a:ext>
                      </a:extLst>
                    </a:blip>
                    <a:stretch>
                      <a:fillRect/>
                    </a:stretch>
                  </pic:blipFill>
                  <pic:spPr>
                    <a:xfrm>
                      <a:off x="0" y="0"/>
                      <a:ext cx="6120130" cy="3735070"/>
                    </a:xfrm>
                    <a:prstGeom prst="rect">
                      <a:avLst/>
                    </a:prstGeom>
                  </pic:spPr>
                </pic:pic>
              </a:graphicData>
            </a:graphic>
          </wp:inline>
        </w:drawing>
      </w:r>
    </w:p>
    <w:p w14:paraId="14436F85" w14:textId="31929754" w:rsidR="00B02658" w:rsidRDefault="00B02658" w:rsidP="00B02658">
      <w:pPr>
        <w:ind w:firstLine="0"/>
        <w:jc w:val="center"/>
        <w:rPr>
          <w:color w:val="000000" w:themeColor="text1"/>
          <w:sz w:val="22"/>
          <w:szCs w:val="22"/>
        </w:rPr>
      </w:pPr>
      <w:r>
        <w:rPr>
          <w:i/>
          <w:iCs/>
          <w:color w:val="000000" w:themeColor="text1"/>
          <w:sz w:val="22"/>
          <w:szCs w:val="22"/>
        </w:rPr>
        <w:t>Figura 1-5</w:t>
      </w:r>
      <w:r w:rsidRPr="4CA20F83">
        <w:rPr>
          <w:i/>
          <w:iCs/>
          <w:color w:val="000000" w:themeColor="text1"/>
          <w:sz w:val="22"/>
          <w:szCs w:val="22"/>
        </w:rPr>
        <w:t>:</w:t>
      </w:r>
      <w:r w:rsidRPr="4CA20F83">
        <w:rPr>
          <w:color w:val="000000" w:themeColor="text1"/>
          <w:sz w:val="22"/>
          <w:szCs w:val="22"/>
        </w:rPr>
        <w:t xml:space="preserve"> </w:t>
      </w:r>
      <w:r>
        <w:rPr>
          <w:color w:val="000000" w:themeColor="text1"/>
          <w:sz w:val="22"/>
          <w:szCs w:val="22"/>
        </w:rPr>
        <w:t>(a) Relevamiento de la capacidad de discriminación entre dos puntos, expresado en “mm”</w:t>
      </w:r>
      <w:r w:rsidR="0014365E">
        <w:rPr>
          <w:color w:val="000000" w:themeColor="text1"/>
          <w:sz w:val="22"/>
          <w:szCs w:val="22"/>
        </w:rPr>
        <w:t xml:space="preserve"> (Fuente: </w:t>
      </w:r>
      <w:r w:rsidR="0014365E" w:rsidRPr="009F429A">
        <w:rPr>
          <w:color w:val="000000" w:themeColor="text1"/>
          <w:sz w:val="22"/>
          <w:szCs w:val="22"/>
        </w:rPr>
        <w:t xml:space="preserve">referencia </w:t>
      </w:r>
      <w:r w:rsidR="0014365E" w:rsidRPr="009F429A">
        <w:rPr>
          <w:i/>
          <w:sz w:val="22"/>
          <w:szCs w:val="22"/>
        </w:rPr>
        <w:fldChar w:fldCharType="begin" w:fldLock="1"/>
      </w:r>
      <w:r w:rsidR="0014365E" w:rsidRPr="009F429A">
        <w:rPr>
          <w:i/>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9]","plainTextFormattedCitation":"[19]","previouslyFormattedCitation":"[19]"},"properties":{"noteIndex":0},"schema":"https://github.com/citation-style-language/schema/raw/master/csl-citation.json"}</w:instrText>
      </w:r>
      <w:r w:rsidR="0014365E" w:rsidRPr="009F429A">
        <w:rPr>
          <w:i/>
          <w:sz w:val="22"/>
          <w:szCs w:val="22"/>
        </w:rPr>
        <w:fldChar w:fldCharType="separate"/>
      </w:r>
      <w:r w:rsidR="0014365E" w:rsidRPr="009F429A">
        <w:rPr>
          <w:noProof/>
          <w:sz w:val="22"/>
          <w:szCs w:val="22"/>
        </w:rPr>
        <w:t>[19]</w:t>
      </w:r>
      <w:r w:rsidR="0014365E" w:rsidRPr="009F429A">
        <w:rPr>
          <w:i/>
          <w:sz w:val="22"/>
          <w:szCs w:val="22"/>
        </w:rPr>
        <w:fldChar w:fldCharType="end"/>
      </w:r>
      <w:r w:rsidR="0014365E" w:rsidRPr="0014365E">
        <w:t>)</w:t>
      </w:r>
      <w:r>
        <w:rPr>
          <w:color w:val="000000" w:themeColor="text1"/>
          <w:sz w:val="22"/>
          <w:szCs w:val="22"/>
        </w:rPr>
        <w:t>; (b) Representación de la densidad de mecanorreceptores en todo el cuerpo, la escapa de colores esta expresada en “unidades/cm</w:t>
      </w:r>
      <w:r w:rsidRPr="00B02658">
        <w:rPr>
          <w:color w:val="000000" w:themeColor="text1"/>
          <w:sz w:val="22"/>
          <w:szCs w:val="22"/>
          <w:vertAlign w:val="superscript"/>
        </w:rPr>
        <w:t>2</w:t>
      </w:r>
      <w:r>
        <w:rPr>
          <w:color w:val="000000" w:themeColor="text1"/>
          <w:sz w:val="22"/>
          <w:szCs w:val="22"/>
        </w:rPr>
        <w:t>”</w:t>
      </w:r>
      <w:r w:rsidR="0014365E">
        <w:rPr>
          <w:color w:val="000000" w:themeColor="text1"/>
          <w:sz w:val="22"/>
          <w:szCs w:val="22"/>
        </w:rPr>
        <w:t xml:space="preserve"> (Fuente: </w:t>
      </w:r>
      <w:r w:rsidR="0014365E" w:rsidRPr="009F429A">
        <w:rPr>
          <w:color w:val="000000" w:themeColor="text1"/>
          <w:sz w:val="22"/>
          <w:szCs w:val="22"/>
        </w:rPr>
        <w:t xml:space="preserve">referencia </w:t>
      </w:r>
      <w:r w:rsidR="0014365E" w:rsidRPr="009F429A">
        <w:rPr>
          <w:sz w:val="22"/>
          <w:szCs w:val="22"/>
        </w:rPr>
        <w:fldChar w:fldCharType="begin" w:fldLock="1"/>
      </w:r>
      <w:r w:rsidR="006E70CE">
        <w:rPr>
          <w:sz w:val="22"/>
          <w:szCs w:val="22"/>
        </w:rPr>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20]","plainTextFormattedCitation":"[20]","previouslyFormattedCitation":"[20]"},"properties":{"noteIndex":0},"schema":"https://github.com/citation-style-language/schema/raw/master/csl-citation.json"}</w:instrText>
      </w:r>
      <w:r w:rsidR="0014365E" w:rsidRPr="009F429A">
        <w:rPr>
          <w:sz w:val="22"/>
          <w:szCs w:val="22"/>
        </w:rPr>
        <w:fldChar w:fldCharType="separate"/>
      </w:r>
      <w:r w:rsidR="0014365E" w:rsidRPr="009F429A">
        <w:rPr>
          <w:noProof/>
          <w:sz w:val="22"/>
          <w:szCs w:val="22"/>
        </w:rPr>
        <w:t>[20]</w:t>
      </w:r>
      <w:r w:rsidR="0014365E" w:rsidRPr="009F429A">
        <w:rPr>
          <w:sz w:val="22"/>
          <w:szCs w:val="22"/>
        </w:rPr>
        <w:fldChar w:fldCharType="end"/>
      </w:r>
      <w:r w:rsidR="0014365E">
        <w:t>)</w:t>
      </w:r>
      <w:r w:rsidRPr="4CA20F83">
        <w:rPr>
          <w:color w:val="000000" w:themeColor="text1"/>
          <w:sz w:val="22"/>
          <w:szCs w:val="22"/>
        </w:rPr>
        <w:t>.</w:t>
      </w:r>
    </w:p>
    <w:p w14:paraId="04A372B0" w14:textId="77777777" w:rsidR="00C46BD0" w:rsidRPr="00C46BD0" w:rsidRDefault="00C46BD0" w:rsidP="00C46BD0">
      <w:pPr>
        <w:rPr>
          <w:sz w:val="14"/>
        </w:rPr>
      </w:pPr>
    </w:p>
    <w:p w14:paraId="18A9B5C0" w14:textId="504648C5" w:rsidR="00C46BD0" w:rsidRDefault="00E374AB" w:rsidP="00C46BD0">
      <w:r>
        <w:t xml:space="preserve">Con un panorama más claro de cómo se distribuyen los mecanorreceptores, es importante saber ahora cuales son y </w:t>
      </w:r>
      <w:r w:rsidR="00C33EAC">
        <w:t>qué</w:t>
      </w:r>
      <w:r>
        <w:t xml:space="preserve"> características funcionales poseen. </w:t>
      </w:r>
      <w:r w:rsidR="00201246">
        <w:t xml:space="preserve">En la piel se encuentran cuatro tipos de mecanorreceptores: los </w:t>
      </w:r>
      <w:r w:rsidR="00201246" w:rsidRPr="00201246">
        <w:rPr>
          <w:i/>
        </w:rPr>
        <w:t xml:space="preserve">corpúsculos de </w:t>
      </w:r>
      <w:proofErr w:type="spellStart"/>
      <w:r w:rsidR="00201246" w:rsidRPr="00201246">
        <w:rPr>
          <w:i/>
        </w:rPr>
        <w:t>Meissner</w:t>
      </w:r>
      <w:proofErr w:type="spellEnd"/>
      <w:r w:rsidR="00201246">
        <w:t xml:space="preserve">, los </w:t>
      </w:r>
      <w:r w:rsidR="00201246" w:rsidRPr="00201246">
        <w:rPr>
          <w:i/>
        </w:rPr>
        <w:t>discos de Merkel</w:t>
      </w:r>
      <w:r w:rsidR="00201246">
        <w:t xml:space="preserve">, los </w:t>
      </w:r>
      <w:r w:rsidR="00201246" w:rsidRPr="00201246">
        <w:rPr>
          <w:i/>
        </w:rPr>
        <w:t xml:space="preserve">corpúsculos de </w:t>
      </w:r>
      <w:proofErr w:type="spellStart"/>
      <w:r w:rsidR="00201246" w:rsidRPr="00201246">
        <w:rPr>
          <w:i/>
        </w:rPr>
        <w:t>Pacini</w:t>
      </w:r>
      <w:proofErr w:type="spellEnd"/>
      <w:r w:rsidR="00201246">
        <w:t xml:space="preserve"> y </w:t>
      </w:r>
      <w:r w:rsidR="00C33EAC">
        <w:t>lo</w:t>
      </w:r>
      <w:r w:rsidR="00201246">
        <w:t xml:space="preserve">s </w:t>
      </w:r>
      <w:r w:rsidR="00201246" w:rsidRPr="00201246">
        <w:rPr>
          <w:i/>
        </w:rPr>
        <w:t>corpúsculos de Ruffini</w:t>
      </w:r>
      <w:r w:rsidR="00201246">
        <w:t xml:space="preserve">, encargados de detectar </w:t>
      </w:r>
      <w:r w:rsidR="00AA27E9">
        <w:t>diversa</w:t>
      </w:r>
      <w:r w:rsidR="00C33EAC">
        <w:t>s</w:t>
      </w:r>
      <w:r w:rsidR="00201246">
        <w:t xml:space="preserve"> cambios</w:t>
      </w:r>
      <w:r w:rsidR="00C33EAC">
        <w:t xml:space="preserve"> internos y externos</w:t>
      </w:r>
      <w:r w:rsidR="00201246">
        <w:t xml:space="preserve"> en la piel, respondiendo ante ellas por medio de un impulso nervioso, lo cual </w:t>
      </w:r>
      <w:r w:rsidR="00AA27E9">
        <w:t>realimenta al</w:t>
      </w:r>
      <w:r w:rsidR="00201246">
        <w:t xml:space="preserve"> usuario </w:t>
      </w:r>
      <w:r w:rsidR="00AA27E9">
        <w:t>de información distinta dependiendo del mecanorreceptor en juego</w:t>
      </w:r>
      <w:r w:rsidR="00201246">
        <w:t>.</w:t>
      </w:r>
    </w:p>
    <w:p w14:paraId="36864488" w14:textId="1F8493F7" w:rsidR="00FE65FA" w:rsidRDefault="00201246" w:rsidP="00C46BD0">
      <w:r>
        <w:t>Actualmente, la mayoría de los estudios humanos se han centrado en los mecanorreceptores distribuidos dentro</w:t>
      </w:r>
      <w:r w:rsidR="00FE65FA">
        <w:t xml:space="preserve"> de la piel sin pelo denominada "glabra"</w:t>
      </w:r>
      <w:r>
        <w:t xml:space="preserve">, </w:t>
      </w:r>
      <w:r w:rsidR="00341EED">
        <w:t>que se ubica en</w:t>
      </w:r>
      <w:r>
        <w:t xml:space="preserve"> la mano humana</w:t>
      </w:r>
      <w:r w:rsidR="00341EED">
        <w:t xml:space="preserve"> y las plantas de los pies</w:t>
      </w:r>
      <w:r>
        <w:t>. En la Fig. (1-6</w:t>
      </w:r>
      <w:r w:rsidR="006E1B6A">
        <w:t>b</w:t>
      </w:r>
      <w:r>
        <w:t xml:space="preserve">) se presenta una sección de piel palmar, en la que se grafican la forma, tamaño y ubicación de cada uno de los mecanorreceptores. </w:t>
      </w:r>
    </w:p>
    <w:p w14:paraId="384C24DF" w14:textId="093C50E1" w:rsidR="006E1B6A" w:rsidRDefault="006E1B6A" w:rsidP="006E1B6A">
      <w:r>
        <w:lastRenderedPageBreak/>
        <w:t>Las características de respuesta de cada tipo de mecanorreceptor están diferenciadas tanto por el tamaño relativo de su campo receptivo (</w:t>
      </w:r>
      <w:r w:rsidR="009515D1">
        <w:t>área de la piel “atendida” por mecanorreceptor</w:t>
      </w:r>
      <w:r>
        <w:t>) como por su tas</w:t>
      </w:r>
      <w:r w:rsidR="009515D1">
        <w:t>a de adaptación relativa, que lo</w:t>
      </w:r>
      <w:r>
        <w:t>s divide en mecanorreceptores de Adaptación Rápida (AR o RA por sus siglas en ingles) y de Adaptación Lenta (AL o SA por sus siglas en inglés).</w:t>
      </w:r>
      <w:r w:rsidR="0046493B">
        <w:t xml:space="preserve"> </w:t>
      </w:r>
    </w:p>
    <w:p w14:paraId="347B11B6" w14:textId="113E9932" w:rsidR="00F207B1" w:rsidRDefault="0007626A" w:rsidP="006E1B6A">
      <w:r>
        <w:rPr>
          <w:noProof/>
          <w:lang w:val="es-AR"/>
        </w:rPr>
        <w:drawing>
          <wp:anchor distT="0" distB="0" distL="114300" distR="114300" simplePos="0" relativeHeight="251664384" behindDoc="0" locked="0" layoutInCell="1" allowOverlap="1" wp14:anchorId="3D46C608" wp14:editId="09529F27">
            <wp:simplePos x="0" y="0"/>
            <wp:positionH relativeFrom="margin">
              <wp:align>center</wp:align>
            </wp:positionH>
            <wp:positionV relativeFrom="paragraph">
              <wp:posOffset>2575560</wp:posOffset>
            </wp:positionV>
            <wp:extent cx="5562600" cy="3726677"/>
            <wp:effectExtent l="0" t="0" r="0" b="76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IS - Figura 1-6.png"/>
                    <pic:cNvPicPr/>
                  </pic:nvPicPr>
                  <pic:blipFill>
                    <a:blip r:embed="rId40">
                      <a:extLst>
                        <a:ext uri="{28A0092B-C50C-407E-A947-70E740481C1C}">
                          <a14:useLocalDpi xmlns:a14="http://schemas.microsoft.com/office/drawing/2010/main" val="0"/>
                        </a:ext>
                      </a:extLst>
                    </a:blip>
                    <a:stretch>
                      <a:fillRect/>
                    </a:stretch>
                  </pic:blipFill>
                  <pic:spPr>
                    <a:xfrm>
                      <a:off x="0" y="0"/>
                      <a:ext cx="5562600" cy="3726677"/>
                    </a:xfrm>
                    <a:prstGeom prst="rect">
                      <a:avLst/>
                    </a:prstGeom>
                  </pic:spPr>
                </pic:pic>
              </a:graphicData>
            </a:graphic>
          </wp:anchor>
        </w:drawing>
      </w:r>
      <w:r w:rsidR="00F207B1">
        <w:t>La capacidad de algunos mecanorreceptores de responder a estímulos de manera diferente posibilita que en su conjunto logren percepciones más complejas. En la Fig. (1-6a) se presenta, en el grafico superior</w:t>
      </w:r>
      <w:r>
        <w:t xml:space="preserve">, la forma </w:t>
      </w:r>
      <w:r w:rsidR="00F207B1">
        <w:t>de un</w:t>
      </w:r>
      <w:r>
        <w:t xml:space="preserve"> estímulo táctil externo sobre una porción de pi</w:t>
      </w:r>
      <w:r w:rsidR="00D251D6">
        <w:t>el, puede</w:t>
      </w:r>
      <w:r>
        <w:t xml:space="preserve"> apreciarse como inicia con un cambio de estado, permanece present</w:t>
      </w:r>
      <w:r w:rsidR="00D251D6">
        <w:t>e (presión sostenida) y luego</w:t>
      </w:r>
      <w:r>
        <w:t xml:space="preserve"> finaliza repentinamente</w:t>
      </w:r>
      <w:r w:rsidR="00D251D6">
        <w:t>,</w:t>
      </w:r>
      <w:r>
        <w:t xml:space="preserve"> volviendo al estado original.</w:t>
      </w:r>
      <w:r w:rsidR="00F207B1">
        <w:t xml:space="preserve"> </w:t>
      </w:r>
      <w:r>
        <w:t>En las dos gráficas debajo se esquematizan los potenciales de acción generados por un mecanorreceptor del</w:t>
      </w:r>
      <w:r w:rsidR="00D251D6">
        <w:t xml:space="preserve"> tipo AL ante el mencionado estímulo, que genera un tren</w:t>
      </w:r>
      <w:r>
        <w:t xml:space="preserve"> de alta frecuencia en el flanco ascendente y luego, mientras permanece estable el estímulo, también lo hacen los potenciales de acción  y su frecuencia. Por su parte, los mecanorreceptores de Adaptación Rápida sólo responden a los cambios abruptos y cuando el estado del estímulo es estable, no se generan biopotenciales, en un claro comportamiento de filtro Pasa Alto.</w:t>
      </w:r>
    </w:p>
    <w:p w14:paraId="0D9BD751" w14:textId="77041D07" w:rsidR="00FE65FA" w:rsidRDefault="00FE65FA" w:rsidP="00341EED">
      <w:pPr>
        <w:ind w:firstLine="0"/>
        <w:jc w:val="center"/>
      </w:pPr>
    </w:p>
    <w:p w14:paraId="39DBCBD5" w14:textId="77777777" w:rsidR="0007626A" w:rsidRDefault="0007626A" w:rsidP="00341EED">
      <w:pPr>
        <w:ind w:firstLine="0"/>
        <w:jc w:val="center"/>
      </w:pPr>
    </w:p>
    <w:p w14:paraId="2F0C0BC1" w14:textId="77777777" w:rsidR="0007626A" w:rsidRDefault="0007626A" w:rsidP="00341EED">
      <w:pPr>
        <w:ind w:firstLine="0"/>
        <w:jc w:val="center"/>
      </w:pPr>
    </w:p>
    <w:p w14:paraId="7C2BBEF4" w14:textId="77777777" w:rsidR="0007626A" w:rsidRDefault="0007626A" w:rsidP="00341EED">
      <w:pPr>
        <w:ind w:firstLine="0"/>
        <w:jc w:val="center"/>
      </w:pPr>
    </w:p>
    <w:p w14:paraId="3549A0A9" w14:textId="77777777" w:rsidR="0007626A" w:rsidRDefault="0007626A" w:rsidP="00341EED">
      <w:pPr>
        <w:ind w:firstLine="0"/>
        <w:jc w:val="center"/>
      </w:pPr>
    </w:p>
    <w:p w14:paraId="64A53D59" w14:textId="77777777" w:rsidR="0007626A" w:rsidRDefault="0007626A" w:rsidP="00341EED">
      <w:pPr>
        <w:ind w:firstLine="0"/>
        <w:jc w:val="center"/>
      </w:pPr>
    </w:p>
    <w:p w14:paraId="322F63E3" w14:textId="77777777" w:rsidR="0007626A" w:rsidRDefault="0007626A" w:rsidP="00341EED">
      <w:pPr>
        <w:ind w:firstLine="0"/>
        <w:jc w:val="center"/>
      </w:pPr>
    </w:p>
    <w:p w14:paraId="5F17CC29" w14:textId="77777777" w:rsidR="0007626A" w:rsidRDefault="0007626A" w:rsidP="00341EED">
      <w:pPr>
        <w:ind w:firstLine="0"/>
        <w:jc w:val="center"/>
      </w:pPr>
    </w:p>
    <w:p w14:paraId="2F0032C9" w14:textId="77777777" w:rsidR="0007626A" w:rsidRDefault="0007626A" w:rsidP="00341EED">
      <w:pPr>
        <w:ind w:firstLine="0"/>
        <w:jc w:val="center"/>
      </w:pPr>
    </w:p>
    <w:p w14:paraId="35A92675" w14:textId="77777777" w:rsidR="0007626A" w:rsidRDefault="0007626A" w:rsidP="00341EED">
      <w:pPr>
        <w:ind w:firstLine="0"/>
        <w:jc w:val="center"/>
      </w:pPr>
    </w:p>
    <w:p w14:paraId="35351D63" w14:textId="77777777" w:rsidR="0007626A" w:rsidRPr="0007626A" w:rsidRDefault="0007626A" w:rsidP="00341EED">
      <w:pPr>
        <w:ind w:firstLine="0"/>
        <w:jc w:val="center"/>
        <w:rPr>
          <w:sz w:val="10"/>
        </w:rPr>
      </w:pPr>
    </w:p>
    <w:p w14:paraId="78E49BA0" w14:textId="41B049EC" w:rsidR="000A0477" w:rsidRPr="0007626A" w:rsidRDefault="000A0477" w:rsidP="0007626A">
      <w:pPr>
        <w:ind w:firstLine="0"/>
        <w:jc w:val="center"/>
        <w:rPr>
          <w:color w:val="000000" w:themeColor="text1"/>
          <w:sz w:val="22"/>
          <w:szCs w:val="22"/>
        </w:rPr>
      </w:pPr>
      <w:r>
        <w:rPr>
          <w:i/>
          <w:iCs/>
          <w:color w:val="000000" w:themeColor="text1"/>
          <w:sz w:val="22"/>
          <w:szCs w:val="22"/>
        </w:rPr>
        <w:t>Figura 1-6</w:t>
      </w:r>
      <w:r w:rsidRPr="4CA20F83">
        <w:rPr>
          <w:i/>
          <w:iCs/>
          <w:color w:val="000000" w:themeColor="text1"/>
          <w:sz w:val="22"/>
          <w:szCs w:val="22"/>
        </w:rPr>
        <w:t>:</w:t>
      </w:r>
      <w:r w:rsidRPr="4CA20F83">
        <w:rPr>
          <w:color w:val="000000" w:themeColor="text1"/>
          <w:sz w:val="22"/>
          <w:szCs w:val="22"/>
        </w:rPr>
        <w:t xml:space="preserve"> </w:t>
      </w:r>
      <w:r w:rsidR="00035D08">
        <w:rPr>
          <w:color w:val="000000" w:themeColor="text1"/>
          <w:sz w:val="22"/>
          <w:szCs w:val="22"/>
        </w:rPr>
        <w:t xml:space="preserve">(a) Características de la respuesta ante un </w:t>
      </w:r>
      <w:r w:rsidR="006E1B6A">
        <w:rPr>
          <w:color w:val="000000" w:themeColor="text1"/>
          <w:sz w:val="22"/>
          <w:szCs w:val="22"/>
        </w:rPr>
        <w:t>estímulo</w:t>
      </w:r>
      <w:r w:rsidR="00035D08">
        <w:rPr>
          <w:color w:val="000000" w:themeColor="text1"/>
          <w:sz w:val="22"/>
          <w:szCs w:val="22"/>
        </w:rPr>
        <w:t xml:space="preserve"> externo</w:t>
      </w:r>
      <w:r w:rsidR="006E1B6A">
        <w:rPr>
          <w:color w:val="000000" w:themeColor="text1"/>
          <w:sz w:val="22"/>
          <w:szCs w:val="22"/>
        </w:rPr>
        <w:t xml:space="preserve"> sostenido</w:t>
      </w:r>
      <w:r w:rsidR="00035D08">
        <w:rPr>
          <w:color w:val="000000" w:themeColor="text1"/>
          <w:sz w:val="22"/>
          <w:szCs w:val="22"/>
        </w:rPr>
        <w:t xml:space="preserve"> por parte de los mecanorreceptores </w:t>
      </w:r>
      <w:r w:rsidR="006E1B6A">
        <w:rPr>
          <w:color w:val="000000" w:themeColor="text1"/>
          <w:sz w:val="22"/>
          <w:szCs w:val="22"/>
        </w:rPr>
        <w:t xml:space="preserve">de adaptación lenta y rápida; </w:t>
      </w:r>
      <w:r w:rsidR="00035D08">
        <w:rPr>
          <w:color w:val="000000" w:themeColor="text1"/>
          <w:sz w:val="22"/>
          <w:szCs w:val="22"/>
        </w:rPr>
        <w:t xml:space="preserve">(b) </w:t>
      </w:r>
      <w:r>
        <w:rPr>
          <w:color w:val="000000" w:themeColor="text1"/>
          <w:sz w:val="22"/>
          <w:szCs w:val="22"/>
        </w:rPr>
        <w:t xml:space="preserve">Distribución de mecanorreceptores en la piel glabra, por su ubicación los Corpúsculos de </w:t>
      </w:r>
      <w:proofErr w:type="spellStart"/>
      <w:r>
        <w:rPr>
          <w:color w:val="000000" w:themeColor="text1"/>
          <w:sz w:val="22"/>
          <w:szCs w:val="22"/>
        </w:rPr>
        <w:t>Meissner</w:t>
      </w:r>
      <w:proofErr w:type="spellEnd"/>
      <w:r>
        <w:rPr>
          <w:color w:val="000000" w:themeColor="text1"/>
          <w:sz w:val="22"/>
          <w:szCs w:val="22"/>
        </w:rPr>
        <w:t xml:space="preserve"> y Ruffini y los Discos de Merkel son mecanorreceptores cutáneo, mientras que los Corpúsculos de </w:t>
      </w:r>
      <w:proofErr w:type="spellStart"/>
      <w:r>
        <w:rPr>
          <w:color w:val="000000" w:themeColor="text1"/>
          <w:sz w:val="22"/>
          <w:szCs w:val="22"/>
        </w:rPr>
        <w:t>Pacini</w:t>
      </w:r>
      <w:proofErr w:type="spellEnd"/>
      <w:r>
        <w:rPr>
          <w:color w:val="000000" w:themeColor="text1"/>
          <w:sz w:val="22"/>
          <w:szCs w:val="22"/>
        </w:rPr>
        <w:t xml:space="preserve"> son subcutáneos. Las terminales nerviosas libres son las responsables de responder ante estímulos de dolor y cambios de temperatura (Fuente: </w:t>
      </w:r>
      <w:r w:rsidRPr="009F429A">
        <w:rPr>
          <w:color w:val="000000" w:themeColor="text1"/>
          <w:sz w:val="22"/>
          <w:szCs w:val="22"/>
        </w:rPr>
        <w:t xml:space="preserve">referencia </w:t>
      </w:r>
      <w:r w:rsidRPr="009F429A">
        <w:rPr>
          <w:i/>
          <w:sz w:val="22"/>
          <w:szCs w:val="22"/>
        </w:rPr>
        <w:fldChar w:fldCharType="begin" w:fldLock="1"/>
      </w:r>
      <w:r w:rsidRPr="009F429A">
        <w:rPr>
          <w:i/>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9]","plainTextFormattedCitation":"[19]","previouslyFormattedCitation":"[19]"},"properties":{"noteIndex":0},"schema":"https://github.com/citation-style-language/schema/raw/master/csl-citation.json"}</w:instrText>
      </w:r>
      <w:r w:rsidRPr="009F429A">
        <w:rPr>
          <w:i/>
          <w:sz w:val="22"/>
          <w:szCs w:val="22"/>
        </w:rPr>
        <w:fldChar w:fldCharType="separate"/>
      </w:r>
      <w:r w:rsidRPr="009F429A">
        <w:rPr>
          <w:noProof/>
          <w:sz w:val="22"/>
          <w:szCs w:val="22"/>
        </w:rPr>
        <w:t>[19]</w:t>
      </w:r>
      <w:r w:rsidRPr="009F429A">
        <w:rPr>
          <w:i/>
          <w:sz w:val="22"/>
          <w:szCs w:val="22"/>
        </w:rPr>
        <w:fldChar w:fldCharType="end"/>
      </w:r>
      <w:r w:rsidRPr="0014365E">
        <w:t>)</w:t>
      </w:r>
      <w:r w:rsidRPr="4CA20F83">
        <w:rPr>
          <w:color w:val="000000" w:themeColor="text1"/>
          <w:sz w:val="22"/>
          <w:szCs w:val="22"/>
        </w:rPr>
        <w:t>.</w:t>
      </w:r>
    </w:p>
    <w:p w14:paraId="07547117" w14:textId="59CA7B19" w:rsidR="000A0477" w:rsidRDefault="00035D08" w:rsidP="00C46BD0">
      <w:r>
        <w:lastRenderedPageBreak/>
        <w:t>Hay dos principales</w:t>
      </w:r>
      <w:r w:rsidR="000A0477">
        <w:t xml:space="preserve"> diferencia</w:t>
      </w:r>
      <w:r>
        <w:t>s</w:t>
      </w:r>
      <w:r w:rsidR="000A0477">
        <w:t xml:space="preserve"> (en términos de los mecanorreceptores) que existe entre la piel glabra y la piel con vello, aparte de la densidad y su relación con la resolución de la sensación ya mencionada,</w:t>
      </w:r>
      <w:r>
        <w:t xml:space="preserve"> una</w:t>
      </w:r>
      <w:r w:rsidR="000A0477">
        <w:t xml:space="preserve"> es la existencia de los llamados Folículos Pilosos, que inervan cada vello y responden al contacto ligero y vibraciones transmitidas desd</w:t>
      </w:r>
      <w:r>
        <w:t xml:space="preserve">e el exterior; la otra es la ausencia de Corpúsculos de </w:t>
      </w:r>
      <w:proofErr w:type="spellStart"/>
      <w:r>
        <w:t>Meissner</w:t>
      </w:r>
      <w:proofErr w:type="spellEnd"/>
      <w:r>
        <w:t>, dado que son un mecanorreceptor exclusivo de la piel glabra.</w:t>
      </w:r>
    </w:p>
    <w:p w14:paraId="17D04A55" w14:textId="0FD1E147" w:rsidR="00E407B4" w:rsidRDefault="00E407B4" w:rsidP="00C46BD0">
      <w:r>
        <w:t xml:space="preserve">Finalmente resta centrarnos en los aspectos funcionales de cada uno de los mecanorreceptores mencionados, principalmente en lo referente </w:t>
      </w:r>
      <w:r w:rsidR="001C2C25">
        <w:t>al</w:t>
      </w:r>
      <w:r>
        <w:t xml:space="preserve"> tipo de estímulos</w:t>
      </w:r>
      <w:r w:rsidR="001C2C25">
        <w:t xml:space="preserve"> para el que</w:t>
      </w:r>
      <w:r>
        <w:t xml:space="preserve"> </w:t>
      </w:r>
      <w:r w:rsidR="001C2C25">
        <w:t>se especializa</w:t>
      </w:r>
      <w:r>
        <w:t xml:space="preserve"> cada uno.</w:t>
      </w:r>
    </w:p>
    <w:p w14:paraId="39938314" w14:textId="5243CDF4" w:rsidR="00E407B4" w:rsidRDefault="00F72E6E" w:rsidP="003D1C9E">
      <w:pPr>
        <w:pStyle w:val="Prrafodelista"/>
        <w:numPr>
          <w:ilvl w:val="0"/>
          <w:numId w:val="27"/>
        </w:numPr>
        <w:ind w:left="567" w:hanging="283"/>
        <w:rPr>
          <w:b/>
        </w:rPr>
      </w:pPr>
      <w:r w:rsidRPr="00F72E6E">
        <w:rPr>
          <w:b/>
        </w:rPr>
        <w:t xml:space="preserve">Corpúsculos de </w:t>
      </w:r>
      <w:proofErr w:type="spellStart"/>
      <w:r w:rsidRPr="00F72E6E">
        <w:rPr>
          <w:b/>
        </w:rPr>
        <w:t>Meissner</w:t>
      </w:r>
      <w:proofErr w:type="spellEnd"/>
      <w:r w:rsidRPr="00F72E6E">
        <w:rPr>
          <w:b/>
        </w:rPr>
        <w:t>:</w:t>
      </w:r>
      <w:r>
        <w:t xml:space="preserve"> </w:t>
      </w:r>
      <w:r w:rsidR="0007626A" w:rsidRPr="0007626A">
        <w:t xml:space="preserve">generan potenciales de acción de </w:t>
      </w:r>
      <w:r w:rsidR="0007626A" w:rsidRPr="003D1C9E">
        <w:rPr>
          <w:b/>
          <w:i/>
        </w:rPr>
        <w:t>adaptación rápida</w:t>
      </w:r>
      <w:r w:rsidR="0007626A" w:rsidRPr="0007626A">
        <w:t xml:space="preserve"> luego d</w:t>
      </w:r>
      <w:r w:rsidR="0025406A">
        <w:t xml:space="preserve">e una depresión cutánea mínima, </w:t>
      </w:r>
      <w:r w:rsidR="0007626A" w:rsidRPr="0007626A">
        <w:t>se ubican entre las papilas dérmicas inmediatamente por debajo</w:t>
      </w:r>
      <w:r w:rsidR="0057204F">
        <w:t xml:space="preserve"> de la epidermis de los dedos, las p</w:t>
      </w:r>
      <w:r w:rsidR="0007626A" w:rsidRPr="0007626A">
        <w:t xml:space="preserve">almas y las plantas. </w:t>
      </w:r>
      <w:r w:rsidR="0025406A">
        <w:t>S</w:t>
      </w:r>
      <w:r w:rsidR="0057204F">
        <w:t>on los mecanorr</w:t>
      </w:r>
      <w:r w:rsidR="0007626A" w:rsidRPr="0007626A">
        <w:t>eceptores más</w:t>
      </w:r>
      <w:r w:rsidR="0025406A">
        <w:t xml:space="preserve"> frecuentes de la piel glabra y</w:t>
      </w:r>
      <w:r w:rsidR="0007626A" w:rsidRPr="0007626A">
        <w:t xml:space="preserve"> las fibras aferentes de adaptación rápida que </w:t>
      </w:r>
      <w:r w:rsidR="0025406A">
        <w:t xml:space="preserve">los </w:t>
      </w:r>
      <w:r w:rsidR="0007626A" w:rsidRPr="0007626A">
        <w:t>inervan representan alre</w:t>
      </w:r>
      <w:r w:rsidR="0025406A">
        <w:t>dedor del 40% de la inervación s</w:t>
      </w:r>
      <w:r w:rsidR="0007626A" w:rsidRPr="0007626A">
        <w:t xml:space="preserve">ensitiva de la mano humana. Los corpúsculos de </w:t>
      </w:r>
      <w:proofErr w:type="spellStart"/>
      <w:r w:rsidR="003D1C9E" w:rsidRPr="003D1C9E">
        <w:t>Meissner</w:t>
      </w:r>
      <w:proofErr w:type="spellEnd"/>
      <w:r w:rsidR="003D1C9E" w:rsidRPr="003D1C9E">
        <w:t xml:space="preserve"> </w:t>
      </w:r>
      <w:r w:rsidR="0007626A" w:rsidRPr="0007626A">
        <w:t>so</w:t>
      </w:r>
      <w:r w:rsidR="003D1C9E">
        <w:t>n muy eficientes para traducir respuestas a partir d</w:t>
      </w:r>
      <w:r w:rsidR="0025406A">
        <w:t>e</w:t>
      </w:r>
      <w:r w:rsidR="0007626A" w:rsidRPr="0007626A">
        <w:t xml:space="preserve"> vibraciones de frecuencias relativament</w:t>
      </w:r>
      <w:r w:rsidR="0025406A">
        <w:t>e bajas</w:t>
      </w:r>
      <w:r w:rsidR="003D1C9E">
        <w:t xml:space="preserve"> </w:t>
      </w:r>
      <w:r w:rsidR="0025406A">
        <w:t>(3</w:t>
      </w:r>
      <w:r w:rsidR="003D1C9E">
        <w:t xml:space="preserve"> Hz</w:t>
      </w:r>
      <w:r w:rsidR="0025406A">
        <w:t xml:space="preserve"> a 4</w:t>
      </w:r>
      <w:r w:rsidR="003D1C9E">
        <w:t>0 Hz</w:t>
      </w:r>
      <w:r w:rsidR="0025406A">
        <w:t>)</w:t>
      </w:r>
      <w:r w:rsidR="003D1C9E">
        <w:t>,</w:t>
      </w:r>
      <w:r w:rsidR="0007626A" w:rsidRPr="0007626A">
        <w:t xml:space="preserve"> que se desarrollan cuando se mueven a través de la piel </w:t>
      </w:r>
      <w:r w:rsidR="003D1C9E">
        <w:t xml:space="preserve">objetos </w:t>
      </w:r>
      <w:proofErr w:type="spellStart"/>
      <w:r w:rsidR="003D1C9E">
        <w:t>textur</w:t>
      </w:r>
      <w:r w:rsidR="0007626A" w:rsidRPr="003D1C9E">
        <w:t>ados</w:t>
      </w:r>
      <w:proofErr w:type="spellEnd"/>
      <w:r w:rsidR="0007626A" w:rsidRPr="003D1C9E">
        <w:t>.</w:t>
      </w:r>
    </w:p>
    <w:p w14:paraId="12069EB2" w14:textId="4E19E97B" w:rsidR="00F72E6E" w:rsidRPr="00F4648F" w:rsidRDefault="00F72E6E" w:rsidP="00F4648F">
      <w:pPr>
        <w:pStyle w:val="Prrafodelista"/>
        <w:numPr>
          <w:ilvl w:val="0"/>
          <w:numId w:val="27"/>
        </w:numPr>
        <w:ind w:left="567" w:hanging="283"/>
      </w:pPr>
      <w:r>
        <w:rPr>
          <w:b/>
        </w:rPr>
        <w:t>Discos de Merkel</w:t>
      </w:r>
      <w:r w:rsidRPr="00F72E6E">
        <w:rPr>
          <w:b/>
        </w:rPr>
        <w:t>:</w:t>
      </w:r>
      <w:r w:rsidRPr="003D1C9E">
        <w:rPr>
          <w:b/>
        </w:rPr>
        <w:t xml:space="preserve"> </w:t>
      </w:r>
      <w:r w:rsidR="00777064">
        <w:t>se localizan en la epidermis,</w:t>
      </w:r>
      <w:r w:rsidR="0057204F">
        <w:t xml:space="preserve"> r</w:t>
      </w:r>
      <w:r w:rsidR="00F4648F" w:rsidRPr="00F4648F">
        <w:t xml:space="preserve">epresentan alrededor del 25% de los </w:t>
      </w:r>
      <w:r w:rsidR="0057204F">
        <w:t>mecanorr</w:t>
      </w:r>
      <w:r w:rsidR="0057204F" w:rsidRPr="0007626A">
        <w:t xml:space="preserve">eceptores </w:t>
      </w:r>
      <w:r w:rsidR="0057204F">
        <w:t>de la mano y</w:t>
      </w:r>
      <w:r w:rsidR="00F4648F" w:rsidRPr="00F4648F">
        <w:t xml:space="preserve"> son particularmente densos en las yemas de los dedos, los labios y los genitales externos. </w:t>
      </w:r>
      <w:r w:rsidR="0057204F">
        <w:t xml:space="preserve">Es un mecanorreceptor de </w:t>
      </w:r>
      <w:r w:rsidR="0057204F" w:rsidRPr="0057204F">
        <w:rPr>
          <w:b/>
          <w:i/>
        </w:rPr>
        <w:t>adaptación lenta</w:t>
      </w:r>
      <w:r w:rsidR="0057204F">
        <w:t xml:space="preserve"> y l</w:t>
      </w:r>
      <w:r w:rsidR="00F4648F" w:rsidRPr="00F4648F">
        <w:t xml:space="preserve">a estimulación selectiva produce una sensación de presión leve. Estas propiedades </w:t>
      </w:r>
      <w:r w:rsidR="0057204F">
        <w:t>relacionan a los D</w:t>
      </w:r>
      <w:r w:rsidR="00F4648F" w:rsidRPr="00F4648F">
        <w:t xml:space="preserve">iscos de Merkel </w:t>
      </w:r>
      <w:r w:rsidR="0057204F">
        <w:t>con</w:t>
      </w:r>
      <w:r w:rsidR="00F4648F" w:rsidRPr="00F4648F">
        <w:t xml:space="preserve"> la discriminación estática de forma</w:t>
      </w:r>
      <w:r w:rsidR="0057204F">
        <w:t>s</w:t>
      </w:r>
      <w:r w:rsidR="00F4648F" w:rsidRPr="00F4648F">
        <w:t>, bordes y texturas ásperas.</w:t>
      </w:r>
    </w:p>
    <w:p w14:paraId="7CFAB5CD" w14:textId="4BE50985" w:rsidR="006F7B05" w:rsidRPr="0025406A" w:rsidRDefault="006F7B05" w:rsidP="006F7B05">
      <w:pPr>
        <w:pStyle w:val="Prrafodelista"/>
        <w:numPr>
          <w:ilvl w:val="0"/>
          <w:numId w:val="27"/>
        </w:numPr>
        <w:ind w:left="567" w:hanging="283"/>
      </w:pPr>
      <w:r w:rsidRPr="00F72E6E">
        <w:rPr>
          <w:b/>
        </w:rPr>
        <w:t xml:space="preserve">Corpúsculos de </w:t>
      </w:r>
      <w:r>
        <w:rPr>
          <w:b/>
        </w:rPr>
        <w:t>Ruffini</w:t>
      </w:r>
      <w:r w:rsidRPr="00F72E6E">
        <w:rPr>
          <w:b/>
        </w:rPr>
        <w:t>:</w:t>
      </w:r>
      <w:r>
        <w:t xml:space="preserve"> </w:t>
      </w:r>
      <w:r w:rsidR="00224B33">
        <w:t xml:space="preserve">Es también un mecanorreceptor de </w:t>
      </w:r>
      <w:r w:rsidR="00224B33" w:rsidRPr="0057204F">
        <w:rPr>
          <w:b/>
          <w:i/>
        </w:rPr>
        <w:t>adaptación lenta</w:t>
      </w:r>
      <w:r w:rsidR="00224B33">
        <w:t>, d</w:t>
      </w:r>
      <w:r w:rsidR="0025406A">
        <w:t>e estructura fusiforme</w:t>
      </w:r>
      <w:r w:rsidR="00777064">
        <w:t xml:space="preserve"> y alargada,</w:t>
      </w:r>
      <w:r w:rsidR="0025406A">
        <w:t xml:space="preserve"> s</w:t>
      </w:r>
      <w:r w:rsidR="0025406A" w:rsidRPr="0025406A">
        <w:t xml:space="preserve">e localizan </w:t>
      </w:r>
      <w:r w:rsidR="0025406A">
        <w:t xml:space="preserve">al nivel de dermis </w:t>
      </w:r>
      <w:r w:rsidR="00224B33">
        <w:t>de la piel, l</w:t>
      </w:r>
      <w:r w:rsidR="0025406A" w:rsidRPr="0025406A">
        <w:t xml:space="preserve">os ligamentos y los tendones. </w:t>
      </w:r>
      <w:r w:rsidR="00224B33">
        <w:t>S</w:t>
      </w:r>
      <w:r w:rsidR="0025406A" w:rsidRPr="0025406A">
        <w:t>uele tener una orientación paralela a las</w:t>
      </w:r>
      <w:r w:rsidR="00224B33">
        <w:t xml:space="preserve"> líneas de tensión de la piel, p</w:t>
      </w:r>
      <w:r w:rsidR="0025406A" w:rsidRPr="0025406A">
        <w:t>or lo tanto, son particularmente sens</w:t>
      </w:r>
      <w:r w:rsidR="00224B33">
        <w:t>ibles al estiramiento producido</w:t>
      </w:r>
      <w:r w:rsidR="0025406A" w:rsidRPr="0025406A">
        <w:t xml:space="preserve"> por los movimientos de los dedos o de las extremidades</w:t>
      </w:r>
      <w:r w:rsidR="00224B33">
        <w:t>. C</w:t>
      </w:r>
      <w:r w:rsidR="0025406A" w:rsidRPr="0025406A">
        <w:t>onstituyen alrededor del 20% de los receptores en la mano humana y no produce ninguna sensación táctil particul</w:t>
      </w:r>
      <w:r w:rsidR="00777064">
        <w:t>ar cuando se los estimula con</w:t>
      </w:r>
      <w:r w:rsidR="0025406A" w:rsidRPr="0025406A">
        <w:t xml:space="preserve"> electricidad.</w:t>
      </w:r>
      <w:r w:rsidR="00224B33">
        <w:t xml:space="preserve"> La funcionalidad de estos mecanorreceptores encuentra su protagonismo en el sistema propioceptivo, dado que la información suministrada por ellos contribuye, junto con los receptores musculares, a proporcionar una representación precisa de la posición de los músculos y articulaciones, aportando fuertemente al control de posición.</w:t>
      </w:r>
    </w:p>
    <w:p w14:paraId="09FEE258" w14:textId="584655B2" w:rsidR="00F72E6E" w:rsidRDefault="00F72E6E" w:rsidP="003D1C9E">
      <w:pPr>
        <w:pStyle w:val="Prrafodelista"/>
        <w:numPr>
          <w:ilvl w:val="0"/>
          <w:numId w:val="27"/>
        </w:numPr>
        <w:ind w:left="567" w:hanging="283"/>
      </w:pPr>
      <w:r w:rsidRPr="00F72E6E">
        <w:rPr>
          <w:b/>
        </w:rPr>
        <w:t xml:space="preserve">Corpúsculos de </w:t>
      </w:r>
      <w:proofErr w:type="spellStart"/>
      <w:r>
        <w:rPr>
          <w:b/>
        </w:rPr>
        <w:t>Pacini</w:t>
      </w:r>
      <w:proofErr w:type="spellEnd"/>
      <w:r w:rsidRPr="00F72E6E">
        <w:rPr>
          <w:b/>
        </w:rPr>
        <w:t>:</w:t>
      </w:r>
      <w:r w:rsidR="003D1C9E">
        <w:rPr>
          <w:b/>
        </w:rPr>
        <w:t xml:space="preserve"> </w:t>
      </w:r>
      <w:r w:rsidR="003D1C9E" w:rsidRPr="003D1C9E">
        <w:t xml:space="preserve">son terminaciones encapsuladas grandes localizadas en el tejido subcutáneo. </w:t>
      </w:r>
      <w:r w:rsidR="003D1C9E">
        <w:t>Funcionalmente actúa como filtro que permite só</w:t>
      </w:r>
      <w:r w:rsidR="003D1C9E" w:rsidRPr="003D1C9E">
        <w:t xml:space="preserve">lo que alteraciones transitorias de alta frecuencia entre 250 y 350 Hz activen las terminaciones nerviosas. </w:t>
      </w:r>
      <w:r w:rsidR="006F7B05">
        <w:t xml:space="preserve">También son de </w:t>
      </w:r>
      <w:r w:rsidR="006F7B05" w:rsidRPr="006F7B05">
        <w:rPr>
          <w:b/>
          <w:i/>
        </w:rPr>
        <w:lastRenderedPageBreak/>
        <w:t>adaptación rápida</w:t>
      </w:r>
      <w:r w:rsidR="006F7B05">
        <w:t>, incluso más</w:t>
      </w:r>
      <w:r w:rsidR="003D1C9E" w:rsidRPr="003D1C9E">
        <w:t xml:space="preserve"> que los corpúsculos de </w:t>
      </w:r>
      <w:proofErr w:type="spellStart"/>
      <w:r w:rsidR="003D1C9E" w:rsidRPr="003D1C9E">
        <w:t>Meissner</w:t>
      </w:r>
      <w:proofErr w:type="spellEnd"/>
      <w:r w:rsidR="003D1C9E" w:rsidRPr="003D1C9E">
        <w:t xml:space="preserve"> y tienen un umbral de respuesta más bajo. Estos atributos sugieren que los corpúsculos de </w:t>
      </w:r>
      <w:proofErr w:type="spellStart"/>
      <w:r w:rsidR="003D1C9E" w:rsidRPr="003D1C9E">
        <w:t>Pacini</w:t>
      </w:r>
      <w:proofErr w:type="spellEnd"/>
      <w:r w:rsidR="003D1C9E" w:rsidRPr="003D1C9E">
        <w:t xml:space="preserve"> pa</w:t>
      </w:r>
      <w:r w:rsidR="006F7B05">
        <w:t>rticipan en la discriminación d</w:t>
      </w:r>
      <w:r w:rsidR="003D1C9E" w:rsidRPr="003D1C9E">
        <w:t>e l</w:t>
      </w:r>
      <w:r w:rsidR="006F7B05">
        <w:t>as texturas de superficie fina y</w:t>
      </w:r>
      <w:r w:rsidR="003D1C9E" w:rsidRPr="003D1C9E">
        <w:t xml:space="preserve"> </w:t>
      </w:r>
      <w:r w:rsidR="006F7B05">
        <w:t>estímulos en movimiento</w:t>
      </w:r>
      <w:r w:rsidR="003D1C9E" w:rsidRPr="003D1C9E">
        <w:t xml:space="preserve"> que producen una vibración de alta frecuencia de la piel. </w:t>
      </w:r>
      <w:r w:rsidR="006F7B05">
        <w:t>L</w:t>
      </w:r>
      <w:r w:rsidR="003D1C9E" w:rsidRPr="003D1C9E">
        <w:t>a estimulación de las fibras a</w:t>
      </w:r>
      <w:r w:rsidR="006F7B05">
        <w:t xml:space="preserve">ferentes de los corpúsculos de </w:t>
      </w:r>
      <w:proofErr w:type="spellStart"/>
      <w:r w:rsidR="006F7B05">
        <w:t>P</w:t>
      </w:r>
      <w:r w:rsidR="003D1C9E" w:rsidRPr="003D1C9E">
        <w:t>acini</w:t>
      </w:r>
      <w:proofErr w:type="spellEnd"/>
      <w:r w:rsidR="003D1C9E" w:rsidRPr="003D1C9E">
        <w:t xml:space="preserve"> en los seres humanos induce una sensación de </w:t>
      </w:r>
      <w:r w:rsidR="006F7B05">
        <w:t>vibración</w:t>
      </w:r>
      <w:r w:rsidR="003D1C9E" w:rsidRPr="003D1C9E">
        <w:t xml:space="preserve"> o cosquilleo. </w:t>
      </w:r>
      <w:r w:rsidR="006F7B05">
        <w:t>C</w:t>
      </w:r>
      <w:r w:rsidR="003D1C9E" w:rsidRPr="003D1C9E">
        <w:t>onstituyen</w:t>
      </w:r>
      <w:r w:rsidR="006F7B05">
        <w:t xml:space="preserve"> entre</w:t>
      </w:r>
      <w:r w:rsidR="003D1C9E" w:rsidRPr="003D1C9E">
        <w:t xml:space="preserve"> el 10 o 15% de los receptores </w:t>
      </w:r>
      <w:r w:rsidR="006F7B05">
        <w:t>de la mano y b</w:t>
      </w:r>
      <w:r w:rsidR="003D1C9E" w:rsidRPr="003D1C9E">
        <w:t>rindan información sobre todo de las características dinámicas de los estímulos mecánicos.</w:t>
      </w:r>
    </w:p>
    <w:p w14:paraId="0D737A1F" w14:textId="2CAA9F76" w:rsidR="00C46BD0" w:rsidRDefault="00AF172C" w:rsidP="00AF172C">
      <w:r>
        <w:t xml:space="preserve">Con una visión más detallada de las características del sistema con el que se debe interactuar para lograr una realimentación sensorial exitosa, están dadas las condiciones para comprender el principio de funcionamiento de los Sistemas Hápticos actuales, así como sus ventajas y desventajas.    </w:t>
      </w:r>
    </w:p>
    <w:p w14:paraId="769BC6CD" w14:textId="77777777" w:rsidR="00AF172C" w:rsidRPr="00AF172C" w:rsidRDefault="00AF172C" w:rsidP="00AF172C">
      <w:pPr>
        <w:rPr>
          <w:sz w:val="16"/>
        </w:rPr>
      </w:pPr>
    </w:p>
    <w:p w14:paraId="25389CF2" w14:textId="41A23A2E" w:rsidR="007052ED" w:rsidRDefault="00EE3245" w:rsidP="007052ED">
      <w:pPr>
        <w:pStyle w:val="Ttulo3"/>
        <w:numPr>
          <w:ilvl w:val="2"/>
          <w:numId w:val="7"/>
        </w:numPr>
      </w:pPr>
      <w:r>
        <w:t>Los</w:t>
      </w:r>
      <w:r w:rsidR="007052ED">
        <w:t xml:space="preserve"> Sistemas Hápticos</w:t>
      </w:r>
    </w:p>
    <w:p w14:paraId="5F7ED20E" w14:textId="253200C3" w:rsidR="000A562D" w:rsidRDefault="00F24389" w:rsidP="000A562D">
      <w:r>
        <w:t xml:space="preserve">El termino háptico fue mencionado en la literatura por primera vez en el año de 1931 en el campo de la psicología experimental. Este concepto proviene del griego </w:t>
      </w:r>
      <w:proofErr w:type="spellStart"/>
      <w:r w:rsidRPr="00F24389">
        <w:rPr>
          <w:i/>
        </w:rPr>
        <w:t>hapto</w:t>
      </w:r>
      <w:proofErr w:type="spellEnd"/>
      <w:r w:rsidRPr="00F24389">
        <w:rPr>
          <w:i/>
        </w:rPr>
        <w:t xml:space="preserve"> / </w:t>
      </w:r>
      <w:proofErr w:type="spellStart"/>
      <w:r w:rsidRPr="00F24389">
        <w:rPr>
          <w:i/>
        </w:rPr>
        <w:t>hapthesthai</w:t>
      </w:r>
      <w:proofErr w:type="spellEnd"/>
      <w:r>
        <w:t xml:space="preserve">, interpretado como </w:t>
      </w:r>
      <w:r w:rsidR="00325796">
        <w:t>“</w:t>
      </w:r>
      <w:r>
        <w:t>tocar</w:t>
      </w:r>
      <w:r w:rsidR="00325796">
        <w:t>”</w:t>
      </w:r>
      <w:r>
        <w:t xml:space="preserve">, por ende, </w:t>
      </w:r>
      <w:r w:rsidR="000A562D">
        <w:t>es aplicado</w:t>
      </w:r>
      <w:r>
        <w:t xml:space="preserve"> para describir y comprender todo aquello basado </w:t>
      </w:r>
      <w:r w:rsidR="000A562D">
        <w:t>en</w:t>
      </w:r>
      <w:r>
        <w:t xml:space="preserve"> el sentido del tacto. </w:t>
      </w:r>
      <w:r w:rsidR="000A562D">
        <w:t xml:space="preserve">Se puede definir de manera formal a un sistema háptico como: </w:t>
      </w:r>
      <w:r w:rsidR="000A562D" w:rsidRPr="000A562D">
        <w:rPr>
          <w:b/>
          <w:i/>
        </w:rPr>
        <w:t>un disposit</w:t>
      </w:r>
      <w:r w:rsidR="000A562D">
        <w:rPr>
          <w:b/>
          <w:i/>
        </w:rPr>
        <w:t xml:space="preserve">ivo que permite </w:t>
      </w:r>
      <w:r w:rsidR="000A562D" w:rsidRPr="000A562D">
        <w:rPr>
          <w:b/>
          <w:i/>
        </w:rPr>
        <w:t>interactuar</w:t>
      </w:r>
      <w:r w:rsidR="000A562D">
        <w:rPr>
          <w:b/>
          <w:i/>
        </w:rPr>
        <w:t>,</w:t>
      </w:r>
      <w:r w:rsidR="000A562D" w:rsidRPr="000A562D">
        <w:rPr>
          <w:b/>
          <w:i/>
        </w:rPr>
        <w:t xml:space="preserve"> </w:t>
      </w:r>
      <w:r w:rsidR="000A562D">
        <w:rPr>
          <w:b/>
          <w:i/>
        </w:rPr>
        <w:t xml:space="preserve">tocar y/o sentir </w:t>
      </w:r>
      <w:r w:rsidR="000A562D" w:rsidRPr="000A562D">
        <w:rPr>
          <w:b/>
          <w:i/>
        </w:rPr>
        <w:t>un objeto</w:t>
      </w:r>
      <w:r w:rsidR="000A562D">
        <w:rPr>
          <w:b/>
          <w:i/>
        </w:rPr>
        <w:t xml:space="preserve"> físico</w:t>
      </w:r>
      <w:r w:rsidR="000A562D" w:rsidRPr="000A562D">
        <w:rPr>
          <w:b/>
          <w:i/>
        </w:rPr>
        <w:t xml:space="preserve"> que se encuentra en un medio virtual o en un entorno de</w:t>
      </w:r>
      <w:r w:rsidR="000A562D">
        <w:rPr>
          <w:b/>
          <w:i/>
        </w:rPr>
        <w:t>l</w:t>
      </w:r>
      <w:r w:rsidR="000A562D" w:rsidRPr="000A562D">
        <w:rPr>
          <w:b/>
          <w:i/>
        </w:rPr>
        <w:t xml:space="preserve"> tipo remoto</w:t>
      </w:r>
      <w:r w:rsidR="000A562D">
        <w:t xml:space="preserve">. </w:t>
      </w:r>
    </w:p>
    <w:p w14:paraId="25A664CC" w14:textId="2CF271A8" w:rsidR="000A562D" w:rsidRDefault="00F24389" w:rsidP="000A562D">
      <w:r>
        <w:t>En la actualidad existen diferentes sistemas hápticos que se encuentran ramificados o clasificados desde hace un tiempo en dos líneas. La primera de ellas se enfoca en los estímulos producidos por la retroalimentación de fuerza</w:t>
      </w:r>
      <w:r w:rsidR="00325796">
        <w:t xml:space="preserve"> obtenida</w:t>
      </w:r>
      <w:r w:rsidR="00EE3245">
        <w:t xml:space="preserve"> gracias al sistema ci</w:t>
      </w:r>
      <w:r>
        <w:t>nestésico, en donde el usuario</w:t>
      </w:r>
      <w:r w:rsidRPr="00F24389">
        <w:t xml:space="preserve"> interpreta el estado del cuerpo reflejado en la ubicación espacial, en las posiciones y los movimientos ejecutados, percibiendo entonces características</w:t>
      </w:r>
      <w:r w:rsidR="007C2189">
        <w:t xml:space="preserve"> de dureza, peso e inercia</w:t>
      </w:r>
      <w:r w:rsidR="006E70CE">
        <w:t xml:space="preserve"> </w:t>
      </w:r>
      <w:r w:rsidR="006E70CE">
        <w:fldChar w:fldCharType="begin" w:fldLock="1"/>
      </w:r>
      <w:r w:rsidR="00452DD1">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1]","plainTextFormattedCitation":"[21]","previouslyFormattedCitation":"[21]"},"properties":{"noteIndex":0},"schema":"https://github.com/citation-style-language/schema/raw/master/csl-citation.json"}</w:instrText>
      </w:r>
      <w:r w:rsidR="006E70CE">
        <w:fldChar w:fldCharType="separate"/>
      </w:r>
      <w:r w:rsidR="006E70CE" w:rsidRPr="006E70CE">
        <w:rPr>
          <w:noProof/>
        </w:rPr>
        <w:t>[21]</w:t>
      </w:r>
      <w:r w:rsidR="006E70CE">
        <w:fldChar w:fldCharType="end"/>
      </w:r>
      <w:r w:rsidR="007C2189">
        <w:t>.</w:t>
      </w:r>
      <w:r w:rsidR="000A562D">
        <w:t xml:space="preserve"> </w:t>
      </w:r>
      <w:r w:rsidR="00EE3245">
        <w:t xml:space="preserve">Usualmente este tipo de sistemas están compuestos por exoesqueletos que </w:t>
      </w:r>
      <w:r w:rsidR="00EE3245" w:rsidRPr="00EE3245">
        <w:t xml:space="preserve">interactúan con el usuario por medio del intercambio de energía, estos sistemas tienden a limitar en un cierto grado los movimientos del usuario </w:t>
      </w:r>
      <w:r w:rsidR="00325796">
        <w:t>y producen</w:t>
      </w:r>
      <w:r w:rsidR="00EE3245" w:rsidRPr="00EE3245">
        <w:t xml:space="preserve"> trasferencia de fuerza por medio de un sistema de cables de tensión accionados por moto</w:t>
      </w:r>
      <w:r w:rsidR="00EE3245">
        <w:t xml:space="preserve">res y </w:t>
      </w:r>
      <w:proofErr w:type="spellStart"/>
      <w:r w:rsidR="00EE3245">
        <w:t>posicionadores</w:t>
      </w:r>
      <w:proofErr w:type="spellEnd"/>
      <w:r w:rsidR="006E70CE">
        <w:t>, en la Fig.  (1-7) puede observarse un sistema háptico cinestésico aplicado a una mano</w:t>
      </w:r>
      <w:r w:rsidR="00EE3245" w:rsidRPr="00EE3245">
        <w:t>.</w:t>
      </w:r>
    </w:p>
    <w:p w14:paraId="6F85D7F6" w14:textId="77777777" w:rsidR="006E70CE" w:rsidRDefault="006E70CE" w:rsidP="006E70CE">
      <w:pPr>
        <w:ind w:firstLine="0"/>
      </w:pPr>
    </w:p>
    <w:p w14:paraId="34DA86A8" w14:textId="6BFED9B3" w:rsidR="00AD4A6B" w:rsidRDefault="00AD4A6B" w:rsidP="00AD4A6B">
      <w:pPr>
        <w:ind w:firstLine="0"/>
        <w:jc w:val="center"/>
      </w:pPr>
      <w:r>
        <w:rPr>
          <w:noProof/>
          <w:lang w:val="es-AR"/>
        </w:rPr>
        <w:lastRenderedPageBreak/>
        <w:drawing>
          <wp:inline distT="0" distB="0" distL="0" distR="0" wp14:anchorId="2AF28910" wp14:editId="51A806FE">
            <wp:extent cx="3133725" cy="20826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IS - Figura 1-7.png"/>
                    <pic:cNvPicPr/>
                  </pic:nvPicPr>
                  <pic:blipFill>
                    <a:blip r:embed="rId41">
                      <a:extLst>
                        <a:ext uri="{28A0092B-C50C-407E-A947-70E740481C1C}">
                          <a14:useLocalDpi xmlns:a14="http://schemas.microsoft.com/office/drawing/2010/main" val="0"/>
                        </a:ext>
                      </a:extLst>
                    </a:blip>
                    <a:stretch>
                      <a:fillRect/>
                    </a:stretch>
                  </pic:blipFill>
                  <pic:spPr>
                    <a:xfrm>
                      <a:off x="0" y="0"/>
                      <a:ext cx="3145704" cy="2090582"/>
                    </a:xfrm>
                    <a:prstGeom prst="rect">
                      <a:avLst/>
                    </a:prstGeom>
                  </pic:spPr>
                </pic:pic>
              </a:graphicData>
            </a:graphic>
          </wp:inline>
        </w:drawing>
      </w:r>
    </w:p>
    <w:p w14:paraId="304A8F54" w14:textId="0CD1D90C" w:rsidR="00AD4A6B" w:rsidRDefault="00AD4A6B" w:rsidP="00AD4A6B">
      <w:pPr>
        <w:ind w:firstLine="0"/>
        <w:jc w:val="center"/>
      </w:pPr>
      <w:r>
        <w:rPr>
          <w:i/>
          <w:iCs/>
          <w:color w:val="000000" w:themeColor="text1"/>
          <w:sz w:val="22"/>
          <w:szCs w:val="22"/>
        </w:rPr>
        <w:t>Figura 1-7</w:t>
      </w:r>
      <w:r w:rsidRPr="4CA20F83">
        <w:rPr>
          <w:i/>
          <w:iCs/>
          <w:color w:val="000000" w:themeColor="text1"/>
          <w:sz w:val="22"/>
          <w:szCs w:val="22"/>
        </w:rPr>
        <w:t>:</w:t>
      </w:r>
      <w:r>
        <w:rPr>
          <w:color w:val="000000" w:themeColor="text1"/>
          <w:sz w:val="22"/>
          <w:szCs w:val="22"/>
        </w:rPr>
        <w:t xml:space="preserve"> Sistema háptico “</w:t>
      </w:r>
      <w:proofErr w:type="spellStart"/>
      <w:r>
        <w:rPr>
          <w:color w:val="000000" w:themeColor="text1"/>
          <w:sz w:val="22"/>
          <w:szCs w:val="22"/>
        </w:rPr>
        <w:t>Cybergrasp</w:t>
      </w:r>
      <w:proofErr w:type="spellEnd"/>
      <w:r>
        <w:rPr>
          <w:color w:val="000000" w:themeColor="text1"/>
          <w:sz w:val="22"/>
          <w:szCs w:val="22"/>
        </w:rPr>
        <w:t xml:space="preserve">” aplicado a una mano derecha (Fuente: referencia </w:t>
      </w:r>
      <w:r>
        <w:fldChar w:fldCharType="begin" w:fldLock="1"/>
      </w:r>
      <w:r w:rsidR="00452DD1">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1]","plainTextFormattedCitation":"[21]","previouslyFormattedCitation":"[21]"},"properties":{"noteIndex":0},"schema":"https://github.com/citation-style-language/schema/raw/master/csl-citation.json"}</w:instrText>
      </w:r>
      <w:r>
        <w:fldChar w:fldCharType="separate"/>
      </w:r>
      <w:r w:rsidRPr="006E70CE">
        <w:rPr>
          <w:noProof/>
        </w:rPr>
        <w:t>[21]</w:t>
      </w:r>
      <w:r>
        <w:fldChar w:fldCharType="end"/>
      </w:r>
      <w:r>
        <w:t>)</w:t>
      </w:r>
    </w:p>
    <w:p w14:paraId="53DECA34" w14:textId="77777777" w:rsidR="00AD4A6B" w:rsidRPr="00C32090" w:rsidRDefault="00AD4A6B" w:rsidP="00AD4A6B">
      <w:pPr>
        <w:ind w:firstLine="0"/>
        <w:jc w:val="center"/>
        <w:rPr>
          <w:sz w:val="8"/>
        </w:rPr>
      </w:pPr>
    </w:p>
    <w:p w14:paraId="0F72A201" w14:textId="5A7FABBD" w:rsidR="00F24389" w:rsidRDefault="00F24389" w:rsidP="000A562D">
      <w:r>
        <w:t>La segunda línea de clasificación involucra a los mecano</w:t>
      </w:r>
      <w:r w:rsidR="00EE3245">
        <w:t>r</w:t>
      </w:r>
      <w:r>
        <w:t xml:space="preserve">receptores </w:t>
      </w:r>
      <w:r w:rsidR="00EE3245">
        <w:t>táctiles</w:t>
      </w:r>
      <w:r>
        <w:t xml:space="preserve">, </w:t>
      </w:r>
      <w:r w:rsidR="00EE3245">
        <w:t>que pueden ser</w:t>
      </w:r>
      <w:r>
        <w:t xml:space="preserve"> excitados </w:t>
      </w:r>
      <w:r w:rsidR="00EE3245">
        <w:t>por distintos métodos, siendo la transmisión de vibraciones</w:t>
      </w:r>
      <w:r w:rsidR="00AD4A6B">
        <w:t>, presión</w:t>
      </w:r>
      <w:r w:rsidR="00EE3245">
        <w:t xml:space="preserve"> y la electroestimulación los más utilizados,</w:t>
      </w:r>
      <w:r>
        <w:t xml:space="preserve"> el propósito de </w:t>
      </w:r>
      <w:r w:rsidR="00EE3245">
        <w:t>estas técnicas</w:t>
      </w:r>
      <w:r>
        <w:t xml:space="preserve"> es generar una señal de forma controlada para producir una </w:t>
      </w:r>
      <w:r w:rsidR="00EE3245">
        <w:t xml:space="preserve">sensación táctil realista o en su defecto, lo más lineal al fenómeno </w:t>
      </w:r>
      <w:r w:rsidR="00325796">
        <w:t>que pretende reproducir e interpretable por el usuario</w:t>
      </w:r>
      <w:r>
        <w:t>.</w:t>
      </w:r>
    </w:p>
    <w:p w14:paraId="25001D36" w14:textId="6367B65D" w:rsidR="00AD4A6B" w:rsidRDefault="00AD4A6B" w:rsidP="000A562D">
      <w:r>
        <w:t xml:space="preserve">Los sistemas que trabajan sobre los mecanorreceptores, están usualmente aplicados sobre la mano, valiéndose de gran presencia de los mismos en esta región y permite brindarle al usuario información sobre texturas, rugosidad y forma. Este tipo de tecnología tiene un gran campo de aplicación en la realidad virtual, en la que combinada con estímulos de visión y audición, puede embeber al usuario en situaciones controladas para distintas aplicaciones (entrenamiento, rehabilitación, entretenimiento, </w:t>
      </w:r>
      <w:proofErr w:type="spellStart"/>
      <w:r>
        <w:t>etc</w:t>
      </w:r>
      <w:proofErr w:type="spellEnd"/>
      <w:r>
        <w:t>).</w:t>
      </w:r>
    </w:p>
    <w:p w14:paraId="4ED6F727" w14:textId="29563052" w:rsidR="005C2252" w:rsidRDefault="00452DD1" w:rsidP="000A562D">
      <w:r>
        <w:t>Es posible trabajar sobre electroest</w:t>
      </w:r>
      <w:r w:rsidR="00325796">
        <w:t>imulación de mecanorreceptores c</w:t>
      </w:r>
      <w:r>
        <w:t xml:space="preserve">on diversas estrategias, ya sea desde la forma de onda de electroestimulación, si se realiza por tensión o por corriente, o mediante el arreglo de electrodos a utilizar, explorando estas variables pueden generarse distintos resultados. </w:t>
      </w:r>
    </w:p>
    <w:p w14:paraId="1427F396" w14:textId="2A0AF43C" w:rsidR="000A562D" w:rsidRDefault="00452DD1" w:rsidP="005C2252">
      <w:r>
        <w:t xml:space="preserve">Por ejemplo, en </w:t>
      </w:r>
      <w:r>
        <w:fldChar w:fldCharType="begin" w:fldLock="1"/>
      </w:r>
      <w:r>
        <w:instrText>ADDIN CSL_CITATION {"citationItems":[{"id":"ITEM-1","itemData":{"ISBN":"9781479964666","author":[{"dropping-particle":"","family":"Pamungkas","given":"Daniel","non-dropping-particle":"","parse-names":false,"suffix":""},{"dropping-particle":"","family":"Ward","given":"Koren","non-dropping-particle":"","parse-names":false,"suffix":""}],"id":"ITEM-1","issued":{"date-parts":[["2015"]]},"page":"295-299","title":"Tactile Sensing System Using Electro-tactile Feedback","type":"article-journal"},"uris":["http://www.mendeley.com/documents/?uuid=76db47ba-f663-4f1f-8576-7325b18801a9"]}],"mendeley":{"formattedCitation":"[22]","plainTextFormattedCitation":"[22]","previouslyFormattedCitation":"[22]"},"properties":{"noteIndex":0},"schema":"https://github.com/citation-style-language/schema/raw/master/csl-citation.json"}</w:instrText>
      </w:r>
      <w:r>
        <w:fldChar w:fldCharType="separate"/>
      </w:r>
      <w:r w:rsidRPr="00452DD1">
        <w:rPr>
          <w:noProof/>
        </w:rPr>
        <w:t>[22]</w:t>
      </w:r>
      <w:r>
        <w:fldChar w:fldCharType="end"/>
      </w:r>
      <w:r w:rsidR="00325796">
        <w:t xml:space="preserve"> se electroestimula con un</w:t>
      </w:r>
      <w:r>
        <w:t xml:space="preserve"> par de electrodos sobre el dorso de la mano, que corresponde a piel con vello, para la generación de sensaciones de rugosid</w:t>
      </w:r>
      <w:r w:rsidR="005C2252">
        <w:t>ad sobre distintos materiales. E</w:t>
      </w:r>
      <w:r>
        <w:t xml:space="preserve">n el caso de </w:t>
      </w:r>
      <w:r>
        <w:fldChar w:fldCharType="begin" w:fldLock="1"/>
      </w:r>
      <w:r w:rsidR="005C2252">
        <w:instrText>ADDIN CSL_CITATION {"citationItems":[{"id":"ITEM-1","itemData":{"ISBN":"9781424468225","author":[{"dropping-particle":"","family":"Sato","given":"Katsunari","non-dropping-particle":"","parse-names":false,"suffix":""},{"dropping-particle":"","family":"Tachi","given":"Susumu","non-dropping-particle":"","parse-names":false,"suffix":""}],"id":"ITEM-1","issued":{"date-parts":[["2010"]]},"page":"121-128","title":"Design of Electrotactile Stimulation to Represent Distribution of Force Vectors","type":"article-journal"},"uris":["http://www.mendeley.com/documents/?uuid=92330970-b76d-400a-bbe8-99e2597f9d0e"]}],"mendeley":{"formattedCitation":"[23]","plainTextFormattedCitation":"[23]","previouslyFormattedCitation":"[23]"},"properties":{"noteIndex":0},"schema":"https://github.com/citation-style-language/schema/raw/master/csl-citation.json"}</w:instrText>
      </w:r>
      <w:r>
        <w:fldChar w:fldCharType="separate"/>
      </w:r>
      <w:r w:rsidRPr="00452DD1">
        <w:rPr>
          <w:noProof/>
        </w:rPr>
        <w:t>[23]</w:t>
      </w:r>
      <w:r>
        <w:fldChar w:fldCharType="end"/>
      </w:r>
      <w:r>
        <w:t xml:space="preserve"> se hace uso de un arreglo de electrodos pequeños y una</w:t>
      </w:r>
      <w:r w:rsidR="00325796">
        <w:t>s</w:t>
      </w:r>
      <w:r>
        <w:t xml:space="preserve"> formas de onda específicas para la </w:t>
      </w:r>
      <w:r w:rsidR="00DD3CE6">
        <w:t>representación de vectores de fuerzas en la yema de los dedos, a fin de poder transmitir tacto activo de gran resolución</w:t>
      </w:r>
      <w:r w:rsidR="005C2252">
        <w:t xml:space="preserve">. En el desarrollo detallado en </w:t>
      </w:r>
      <w:r w:rsidR="005C2252">
        <w:fldChar w:fldCharType="begin" w:fldLock="1"/>
      </w:r>
      <w:r w:rsidR="00DB75F2">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mendeley":{"formattedCitation":"[24]","plainTextFormattedCitation":"[24]","previouslyFormattedCitation":"[24]"},"properties":{"noteIndex":0},"schema":"https://github.com/citation-style-language/schema/raw/master/csl-citation.json"}</w:instrText>
      </w:r>
      <w:r w:rsidR="005C2252">
        <w:fldChar w:fldCharType="separate"/>
      </w:r>
      <w:r w:rsidR="005C2252" w:rsidRPr="005C2252">
        <w:rPr>
          <w:noProof/>
        </w:rPr>
        <w:t>[24]</w:t>
      </w:r>
      <w:r w:rsidR="005C2252">
        <w:fldChar w:fldCharType="end"/>
      </w:r>
      <w:r w:rsidR="005C2252">
        <w:t xml:space="preserve"> se utiliza electroestimulación para lograr producir texto digital en Braille, el sistema está nuevamente aplicado a la yema de los dedos y sus implicancias desde el punto de la tecnología inclusiva es notable.</w:t>
      </w:r>
    </w:p>
    <w:p w14:paraId="4B4A1064" w14:textId="723F45FC" w:rsidR="00E93B0E" w:rsidRDefault="005C2252" w:rsidP="005C2252">
      <w:pPr>
        <w:pStyle w:val="Ttulo4"/>
        <w:numPr>
          <w:ilvl w:val="3"/>
          <w:numId w:val="7"/>
        </w:numPr>
      </w:pPr>
      <w:r>
        <w:lastRenderedPageBreak/>
        <w:t>Sistemas hápticos aplicados a</w:t>
      </w:r>
      <w:r w:rsidR="007052ED">
        <w:t xml:space="preserve"> </w:t>
      </w:r>
      <w:r w:rsidR="001D637F">
        <w:t>prótesis de miembro superior</w:t>
      </w:r>
    </w:p>
    <w:p w14:paraId="26B4D5A5" w14:textId="5F72F48D" w:rsidR="007052ED" w:rsidRDefault="00C83155" w:rsidP="007052ED">
      <w:r>
        <w:t xml:space="preserve">El desarrollo de tecnología que permitan realizar una realimentación </w:t>
      </w:r>
      <w:r w:rsidR="00DB75F2">
        <w:t>táctil</w:t>
      </w:r>
      <w:r>
        <w:t xml:space="preserve"> aplicado a </w:t>
      </w:r>
      <w:r w:rsidR="00DB75F2">
        <w:t>prótesis</w:t>
      </w:r>
      <w:r>
        <w:t xml:space="preserve">, tanto de miembro superior como inferior, se remonta a los orígenes de las </w:t>
      </w:r>
      <w:r w:rsidR="00DB75F2">
        <w:t>prótesis</w:t>
      </w:r>
      <w:r>
        <w:t xml:space="preserve"> en </w:t>
      </w:r>
      <w:r w:rsidR="00DB75F2">
        <w:t>sí</w:t>
      </w:r>
      <w:r>
        <w:t xml:space="preserve">, incluso existen varias patentes aprobadas sobre diversas implementaciones en este sentido </w:t>
      </w:r>
      <w:r w:rsidR="00DB75F2">
        <w:fldChar w:fldCharType="begin" w:fldLock="1"/>
      </w:r>
      <w:r w:rsidR="00971E9B">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5]","plainTextFormattedCitation":"[25]","previouslyFormattedCitation":"[25]"},"properties":{"noteIndex":0},"schema":"https://github.com/citation-style-language/schema/raw/master/csl-citation.json"}</w:instrText>
      </w:r>
      <w:r w:rsidR="00DB75F2">
        <w:fldChar w:fldCharType="separate"/>
      </w:r>
      <w:r w:rsidR="00DB75F2" w:rsidRPr="00DB75F2">
        <w:rPr>
          <w:noProof/>
        </w:rPr>
        <w:t>[25]</w:t>
      </w:r>
      <w:r w:rsidR="00DB75F2">
        <w:fldChar w:fldCharType="end"/>
      </w:r>
      <w:r w:rsidR="00DB75F2">
        <w:t>. Sin embargo</w:t>
      </w:r>
      <w:r w:rsidR="00705ACB">
        <w:t>, es una realidad que muy poca</w:t>
      </w:r>
      <w:r w:rsidR="00DB75F2">
        <w:t>s de estas aplicaciones han llegado a dispositivos disponibles comercialmente.</w:t>
      </w:r>
    </w:p>
    <w:p w14:paraId="18C8B047" w14:textId="5E0ECEF9" w:rsidR="00A73625" w:rsidRDefault="006C7ECD" w:rsidP="00A73625">
      <w:r>
        <w:t>Como ya se ha mencionado precedentemente, la vinculación a un dispositivo prostético puede darse por técnicas</w:t>
      </w:r>
      <w:r w:rsidR="00705ACB">
        <w:t xml:space="preserve"> invasivas</w:t>
      </w:r>
      <w:r>
        <w:t xml:space="preserve"> o no invasivas, usualmente las primeras conllevan ciertos riesgos y someten al usuario necesariamente a algún tipo de intervención quirúrgica que reduce la practicidad de la aplicación de cierta tecnología</w:t>
      </w:r>
      <w:r w:rsidR="00A73625">
        <w:t>, por lo menos en un dispositivo disponible comercialmente</w:t>
      </w:r>
      <w:r>
        <w:t>.</w:t>
      </w:r>
    </w:p>
    <w:p w14:paraId="1E20C563" w14:textId="1F100907" w:rsidR="00A73625" w:rsidRDefault="00A73625" w:rsidP="00A73625">
      <w:r>
        <w:t>Por su parte la generación de una realimentación sensorial, asociada o no a una prótesis, no será otra cosa que un sensor de alguna magnitud dimensional del campo háptico (presión, fuerza, textura, etc.), conectado a un sistema que se encuentra adquiriendo datos de dicho sensor y que controla un actuador que, por diversos principios dependiendo de su naturaleza (vibración, sonido, presión, electroestimulación, etc.) estimulará al usuario con una perturbación proporcional a la magnitud sensada. Un sistema genérico de estimulación de estas características, podrá ser invasivo o no invasivo, en función de bajo qué principio y con qué tipos de actuador generé el estímulo háptico.</w:t>
      </w:r>
      <w:r w:rsidR="00D9114A">
        <w:t xml:space="preserve"> En la Fig. (1-8) se exponen distintos tipos de actuadores que se utilizan para realimentación tanto invasiva como no invasiva</w:t>
      </w:r>
      <w:r w:rsidR="00971E9B">
        <w:t xml:space="preserve"> </w:t>
      </w:r>
      <w:r w:rsidR="00971E9B">
        <w:fldChar w:fldCharType="begin" w:fldLock="1"/>
      </w:r>
      <w:r w:rsidR="00BE3EE0">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6]","plainTextFormattedCitation":"[26]","previouslyFormattedCitation":"[26]"},"properties":{"noteIndex":0},"schema":"https://github.com/citation-style-language/schema/raw/master/csl-citation.json"}</w:instrText>
      </w:r>
      <w:r w:rsidR="00971E9B">
        <w:fldChar w:fldCharType="separate"/>
      </w:r>
      <w:r w:rsidR="00971E9B" w:rsidRPr="00971E9B">
        <w:rPr>
          <w:noProof/>
        </w:rPr>
        <w:t>[26]</w:t>
      </w:r>
      <w:r w:rsidR="00971E9B">
        <w:fldChar w:fldCharType="end"/>
      </w:r>
      <w:r w:rsidR="00D9114A">
        <w:t>.</w:t>
      </w:r>
    </w:p>
    <w:p w14:paraId="23038BC6" w14:textId="7BF08503" w:rsidR="00971E9B" w:rsidRDefault="00971E9B" w:rsidP="00971E9B">
      <w:r>
        <w:t>Hoy en día</w:t>
      </w:r>
      <w:r w:rsidR="00D94C94">
        <w:t>,</w:t>
      </w:r>
      <w:r>
        <w:t xml:space="preserve"> la técnica de realimentación mediante actuadores de vibración es de las pocas que integra prótesis disponibles comercialmente, con un esquema como el de la Fig. (1-9) permite obtener información táctil mediante su traducción en la intensidad de una vibración, aplicada mediante una almohadilla interna en el soporte de la prótesis, esta estimulación logra brindar al usuario información sobre el contacto con un objeto y la intensidad de la fuerza ejercida</w:t>
      </w:r>
      <w:r w:rsidR="00BE3EE0">
        <w:t xml:space="preserve"> </w:t>
      </w:r>
      <w:r w:rsidR="00BE3EE0">
        <w:fldChar w:fldCharType="begin" w:fldLock="1"/>
      </w:r>
      <w:r w:rsidR="00BE3EE0">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10]","plainTextFormattedCitation":"[10]","previouslyFormattedCitation":"[10]"},"properties":{"noteIndex":0},"schema":"https://github.com/citation-style-language/schema/raw/master/csl-citation.json"}</w:instrText>
      </w:r>
      <w:r w:rsidR="00BE3EE0">
        <w:fldChar w:fldCharType="separate"/>
      </w:r>
      <w:r w:rsidR="00BE3EE0" w:rsidRPr="00BE3EE0">
        <w:rPr>
          <w:noProof/>
        </w:rPr>
        <w:t>[10]</w:t>
      </w:r>
      <w:r w:rsidR="00BE3EE0">
        <w:fldChar w:fldCharType="end"/>
      </w:r>
      <w:r>
        <w:t>.</w:t>
      </w:r>
    </w:p>
    <w:p w14:paraId="54F3AB68" w14:textId="77777777" w:rsidR="00971E9B" w:rsidRDefault="00971E9B" w:rsidP="00A73625"/>
    <w:p w14:paraId="0AC8287C" w14:textId="6AAB0717" w:rsidR="00DB75F2" w:rsidRDefault="00D9114A" w:rsidP="00971E9B">
      <w:pPr>
        <w:jc w:val="center"/>
      </w:pPr>
      <w:r>
        <w:rPr>
          <w:noProof/>
          <w:lang w:val="es-AR"/>
        </w:rPr>
        <w:lastRenderedPageBreak/>
        <w:drawing>
          <wp:inline distT="0" distB="0" distL="0" distR="0" wp14:anchorId="2616C469" wp14:editId="2B6C093C">
            <wp:extent cx="4379952" cy="3533775"/>
            <wp:effectExtent l="19050" t="19050" r="2095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IS - Figura 1-8.png"/>
                    <pic:cNvPicPr/>
                  </pic:nvPicPr>
                  <pic:blipFill>
                    <a:blip r:embed="rId42">
                      <a:extLst>
                        <a:ext uri="{28A0092B-C50C-407E-A947-70E740481C1C}">
                          <a14:useLocalDpi xmlns:a14="http://schemas.microsoft.com/office/drawing/2010/main" val="0"/>
                        </a:ext>
                      </a:extLst>
                    </a:blip>
                    <a:stretch>
                      <a:fillRect/>
                    </a:stretch>
                  </pic:blipFill>
                  <pic:spPr>
                    <a:xfrm>
                      <a:off x="0" y="0"/>
                      <a:ext cx="4408146" cy="3556522"/>
                    </a:xfrm>
                    <a:prstGeom prst="rect">
                      <a:avLst/>
                    </a:prstGeom>
                    <a:ln w="9525">
                      <a:solidFill>
                        <a:schemeClr val="tx1"/>
                      </a:solidFill>
                    </a:ln>
                  </pic:spPr>
                </pic:pic>
              </a:graphicData>
            </a:graphic>
          </wp:inline>
        </w:drawing>
      </w:r>
    </w:p>
    <w:p w14:paraId="5349DC92" w14:textId="73E30FFA" w:rsidR="00DB75F2" w:rsidRDefault="00DB75F2" w:rsidP="00DB75F2">
      <w:pPr>
        <w:ind w:firstLine="0"/>
        <w:jc w:val="center"/>
      </w:pPr>
      <w:r>
        <w:rPr>
          <w:i/>
          <w:iCs/>
          <w:color w:val="000000" w:themeColor="text1"/>
          <w:sz w:val="22"/>
          <w:szCs w:val="22"/>
        </w:rPr>
        <w:t>Figura 1-8</w:t>
      </w:r>
      <w:r w:rsidRPr="4CA20F83">
        <w:rPr>
          <w:i/>
          <w:iCs/>
          <w:color w:val="000000" w:themeColor="text1"/>
          <w:sz w:val="22"/>
          <w:szCs w:val="22"/>
        </w:rPr>
        <w:t>:</w:t>
      </w:r>
      <w:r>
        <w:rPr>
          <w:color w:val="000000" w:themeColor="text1"/>
          <w:sz w:val="22"/>
          <w:szCs w:val="22"/>
        </w:rPr>
        <w:t xml:space="preserve"> </w:t>
      </w:r>
      <w:r w:rsidR="00971E9B">
        <w:rPr>
          <w:color w:val="000000" w:themeColor="text1"/>
          <w:sz w:val="22"/>
          <w:szCs w:val="22"/>
        </w:rPr>
        <w:t>(a) Actuadores utilizador en estimulaciones no invasivas (</w:t>
      </w:r>
      <w:proofErr w:type="spellStart"/>
      <w:r w:rsidR="00971E9B">
        <w:rPr>
          <w:color w:val="000000" w:themeColor="text1"/>
          <w:sz w:val="22"/>
          <w:szCs w:val="22"/>
        </w:rPr>
        <w:t>transcutaneas</w:t>
      </w:r>
      <w:proofErr w:type="spellEnd"/>
      <w:r w:rsidR="00971E9B">
        <w:rPr>
          <w:color w:val="000000" w:themeColor="text1"/>
          <w:sz w:val="22"/>
          <w:szCs w:val="22"/>
        </w:rPr>
        <w:t>), proponiendo distintas técnicas para generar respuesta en</w:t>
      </w:r>
      <w:r w:rsidR="00D94C94">
        <w:rPr>
          <w:color w:val="000000" w:themeColor="text1"/>
          <w:sz w:val="22"/>
          <w:szCs w:val="22"/>
        </w:rPr>
        <w:t xml:space="preserve"> los mecanorreceptores de la pie</w:t>
      </w:r>
      <w:r w:rsidR="00971E9B">
        <w:rPr>
          <w:color w:val="000000" w:themeColor="text1"/>
          <w:sz w:val="22"/>
          <w:szCs w:val="22"/>
        </w:rPr>
        <w:t>l del muñón u otras zonas seleccionadas; (b) Elec</w:t>
      </w:r>
      <w:r w:rsidR="00D94C94">
        <w:rPr>
          <w:color w:val="000000" w:themeColor="text1"/>
          <w:sz w:val="22"/>
          <w:szCs w:val="22"/>
        </w:rPr>
        <w:t>trodos utilizados en técnicas</w:t>
      </w:r>
      <w:r w:rsidR="00971E9B">
        <w:rPr>
          <w:color w:val="000000" w:themeColor="text1"/>
          <w:sz w:val="22"/>
          <w:szCs w:val="22"/>
        </w:rPr>
        <w:t xml:space="preserve"> invasivas, de esta manera se logra estimular de manera individual un nervio en particular, logrando sensaciones más univocas y mejor definidas.</w:t>
      </w:r>
      <w:r>
        <w:rPr>
          <w:color w:val="000000" w:themeColor="text1"/>
          <w:sz w:val="22"/>
          <w:szCs w:val="22"/>
        </w:rPr>
        <w:t xml:space="preserve"> (Fuente: referencia </w:t>
      </w:r>
      <w:r w:rsidR="00971E9B">
        <w:fldChar w:fldCharType="begin" w:fldLock="1"/>
      </w:r>
      <w:r w:rsidR="00BE3EE0">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6]","plainTextFormattedCitation":"[26]","previouslyFormattedCitation":"[26]"},"properties":{"noteIndex":0},"schema":"https://github.com/citation-style-language/schema/raw/master/csl-citation.json"}</w:instrText>
      </w:r>
      <w:r w:rsidR="00971E9B">
        <w:fldChar w:fldCharType="separate"/>
      </w:r>
      <w:r w:rsidR="00971E9B" w:rsidRPr="00971E9B">
        <w:rPr>
          <w:noProof/>
        </w:rPr>
        <w:t>[26]</w:t>
      </w:r>
      <w:r w:rsidR="00971E9B">
        <w:fldChar w:fldCharType="end"/>
      </w:r>
      <w:r>
        <w:t>)</w:t>
      </w:r>
    </w:p>
    <w:p w14:paraId="318C7772" w14:textId="77777777" w:rsidR="00DB75F2" w:rsidRPr="00BE3EE0" w:rsidRDefault="00DB75F2" w:rsidP="00DB75F2">
      <w:pPr>
        <w:rPr>
          <w:sz w:val="14"/>
        </w:rPr>
      </w:pPr>
    </w:p>
    <w:p w14:paraId="0ECE2F49" w14:textId="457F895E" w:rsidR="00BE3EE0" w:rsidRDefault="00BE3EE0" w:rsidP="00DB75F2">
      <w:r>
        <w:t>En la Fig. (1-8) no se presenta el actuador sonoro, que también es una opción que se ha aplicado en algunos trabajos de investigación, a fin de</w:t>
      </w:r>
      <w:r w:rsidR="00360D1D">
        <w:t xml:space="preserve"> proporcionar una</w:t>
      </w:r>
      <w:r>
        <w:t xml:space="preserve"> realimentación suplementaria a la visual, y que mediante la emisión de un sonido proporcional, enviar al usuario información sobre el contacto con un objeto y la intensidad de la fuerza de contacto con el mismo </w:t>
      </w:r>
      <w:r>
        <w:fldChar w:fldCharType="begin" w:fldLock="1"/>
      </w:r>
      <w:r w:rsidR="004670A8">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5]","plainTextFormattedCitation":"[25]","previouslyFormattedCitation":"[25]"},"properties":{"noteIndex":0},"schema":"https://github.com/citation-style-language/schema/raw/master/csl-citation.json"}</w:instrText>
      </w:r>
      <w:r>
        <w:fldChar w:fldCharType="separate"/>
      </w:r>
      <w:r w:rsidRPr="00BE3EE0">
        <w:rPr>
          <w:noProof/>
        </w:rPr>
        <w:t>[25]</w:t>
      </w:r>
      <w:r>
        <w:fldChar w:fldCharType="end"/>
      </w:r>
      <w:r>
        <w:t>.</w:t>
      </w:r>
    </w:p>
    <w:p w14:paraId="23CCC6C9" w14:textId="5CD61B72" w:rsidR="00BE3EE0" w:rsidRDefault="00BE3EE0" w:rsidP="00BE3EE0">
      <w:pPr>
        <w:ind w:firstLine="0"/>
      </w:pPr>
      <w:r>
        <w:rPr>
          <w:noProof/>
          <w:lang w:val="es-AR"/>
        </w:rPr>
        <w:drawing>
          <wp:inline distT="0" distB="0" distL="0" distR="0" wp14:anchorId="1CE7BD65" wp14:editId="5E572DA2">
            <wp:extent cx="6120130" cy="18415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IS - Figura 1-9.png"/>
                    <pic:cNvPicPr/>
                  </pic:nvPicPr>
                  <pic:blipFill>
                    <a:blip r:embed="rId43">
                      <a:extLst>
                        <a:ext uri="{28A0092B-C50C-407E-A947-70E740481C1C}">
                          <a14:useLocalDpi xmlns:a14="http://schemas.microsoft.com/office/drawing/2010/main" val="0"/>
                        </a:ext>
                      </a:extLst>
                    </a:blip>
                    <a:stretch>
                      <a:fillRect/>
                    </a:stretch>
                  </pic:blipFill>
                  <pic:spPr>
                    <a:xfrm>
                      <a:off x="0" y="0"/>
                      <a:ext cx="6120130" cy="1841500"/>
                    </a:xfrm>
                    <a:prstGeom prst="rect">
                      <a:avLst/>
                    </a:prstGeom>
                  </pic:spPr>
                </pic:pic>
              </a:graphicData>
            </a:graphic>
          </wp:inline>
        </w:drawing>
      </w:r>
    </w:p>
    <w:p w14:paraId="7BE70EC8" w14:textId="462E3C3E" w:rsidR="00BE3EE0" w:rsidRDefault="00BE3EE0" w:rsidP="0064193D">
      <w:pPr>
        <w:ind w:firstLine="0"/>
        <w:jc w:val="center"/>
      </w:pPr>
      <w:r>
        <w:rPr>
          <w:i/>
          <w:iCs/>
          <w:color w:val="000000" w:themeColor="text1"/>
          <w:sz w:val="22"/>
          <w:szCs w:val="22"/>
        </w:rPr>
        <w:t>Figura 1-9</w:t>
      </w:r>
      <w:r w:rsidRPr="4CA20F83">
        <w:rPr>
          <w:i/>
          <w:iCs/>
          <w:color w:val="000000" w:themeColor="text1"/>
          <w:sz w:val="22"/>
          <w:szCs w:val="22"/>
        </w:rPr>
        <w:t>:</w:t>
      </w:r>
      <w:r>
        <w:rPr>
          <w:color w:val="000000" w:themeColor="text1"/>
          <w:sz w:val="22"/>
          <w:szCs w:val="22"/>
        </w:rPr>
        <w:t xml:space="preserve"> </w:t>
      </w:r>
      <w:r w:rsidR="0064193D">
        <w:rPr>
          <w:color w:val="000000" w:themeColor="text1"/>
          <w:sz w:val="22"/>
          <w:szCs w:val="22"/>
        </w:rPr>
        <w:t>Esquema gráfico de la estructura funcional de una prótesis mioelectrónica con realimentación táctil mediante actuadores vibratorios</w:t>
      </w:r>
      <w:r>
        <w:rPr>
          <w:color w:val="000000" w:themeColor="text1"/>
          <w:sz w:val="22"/>
          <w:szCs w:val="22"/>
        </w:rPr>
        <w:t xml:space="preserve">. (Fuente: referencia </w:t>
      </w:r>
      <w:r w:rsidR="0064193D">
        <w:fldChar w:fldCharType="begin" w:fldLock="1"/>
      </w:r>
      <w:r w:rsidR="0064193D">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10]","plainTextFormattedCitation":"[10]","previouslyFormattedCitation":"[10]"},"properties":{"noteIndex":0},"schema":"https://github.com/citation-style-language/schema/raw/master/csl-citation.json"}</w:instrText>
      </w:r>
      <w:r w:rsidR="0064193D">
        <w:fldChar w:fldCharType="separate"/>
      </w:r>
      <w:r w:rsidR="0064193D" w:rsidRPr="00BE3EE0">
        <w:rPr>
          <w:noProof/>
        </w:rPr>
        <w:t>[10]</w:t>
      </w:r>
      <w:r w:rsidR="0064193D">
        <w:fldChar w:fldCharType="end"/>
      </w:r>
      <w:r>
        <w:t>)</w:t>
      </w:r>
    </w:p>
    <w:p w14:paraId="4C701FDB" w14:textId="6F25AD47" w:rsidR="00BE3EE0" w:rsidRDefault="00BE3EE0" w:rsidP="00DB75F2">
      <w:r>
        <w:lastRenderedPageBreak/>
        <w:t>Cabe destacar que todas las técnicas usan principios que, desde la percepción directa por parte del usuario, son de naturaleza totalmente distintas pero transmiten exactamente la misma información, cuestión que basa su éxito en la plasticidad del sistema nervioso y la capacidad de aprendizaje en la asociac</w:t>
      </w:r>
      <w:r w:rsidR="0064193D">
        <w:t xml:space="preserve">ión de la </w:t>
      </w:r>
      <w:r w:rsidR="0064193D" w:rsidRPr="0064193D">
        <w:rPr>
          <w:i/>
        </w:rPr>
        <w:t>variable percibida</w:t>
      </w:r>
      <w:r w:rsidR="0064193D">
        <w:t xml:space="preserve"> vs</w:t>
      </w:r>
      <w:r>
        <w:t xml:space="preserve"> </w:t>
      </w:r>
      <w:r w:rsidRPr="0064193D">
        <w:rPr>
          <w:i/>
        </w:rPr>
        <w:t>variable sensada (real)</w:t>
      </w:r>
      <w:r>
        <w:t xml:space="preserve"> que pueda realizar el cerebro.</w:t>
      </w:r>
    </w:p>
    <w:p w14:paraId="1B1DEA83" w14:textId="3048C0C6" w:rsidR="004670A8" w:rsidRDefault="004670A8" w:rsidP="00DB75F2">
      <w:r>
        <w:t xml:space="preserve">Una ventaja importante que aporta la realimentación sensorial, sobre todo cuando se realiza mediante electroestimulación, es la mejora en relación a los </w:t>
      </w:r>
      <w:r w:rsidRPr="004670A8">
        <w:rPr>
          <w:i/>
        </w:rPr>
        <w:t>dolores del miembro fantasma</w:t>
      </w:r>
      <w:r>
        <w:t>. La amputación a menudo da lugar a</w:t>
      </w:r>
      <w:r w:rsidR="00A23C6E">
        <w:t>l</w:t>
      </w:r>
      <w:r>
        <w:t xml:space="preserve"> </w:t>
      </w:r>
      <w:r w:rsidRPr="004670A8">
        <w:rPr>
          <w:i/>
        </w:rPr>
        <w:t>dolor fantasma</w:t>
      </w:r>
      <w:r>
        <w:t>, es decir, dolor crónico experimentado como si se originara en el miembro ausente. En algunos casos, el dolor fantasma es tan severo que resulta incapacitante. Proporcionar retroalimentación sensorial</w:t>
      </w:r>
      <w:r w:rsidR="00A23C6E">
        <w:t>,</w:t>
      </w:r>
      <w:r>
        <w:t xml:space="preserve"> a través de una interfaz con el sistema nervioso periférico</w:t>
      </w:r>
      <w:r w:rsidR="00A23C6E">
        <w:t>,</w:t>
      </w:r>
      <w:r>
        <w:t xml:space="preserve"> parece aliviar este síntoma. El uso prolongado de una prótesis con realimentación táctil puede reducir aún más los síntomas del dolor fantasma, ya que la restauración de señales táctiles puede revertir los cambios en el sistema nervioso central provocados por la amputación </w:t>
      </w:r>
      <w:r>
        <w:fldChar w:fldCharType="begin" w:fldLock="1"/>
      </w:r>
      <w:r w:rsidR="00AD7EB7">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mendeley":{"formattedCitation":"[27]","plainTextFormattedCitation":"[27]","previouslyFormattedCitation":"[27]"},"properties":{"noteIndex":0},"schema":"https://github.com/citation-style-language/schema/raw/master/csl-citation.json"}</w:instrText>
      </w:r>
      <w:r>
        <w:fldChar w:fldCharType="separate"/>
      </w:r>
      <w:r w:rsidRPr="004670A8">
        <w:rPr>
          <w:noProof/>
        </w:rPr>
        <w:t>[27]</w:t>
      </w:r>
      <w:r>
        <w:fldChar w:fldCharType="end"/>
      </w:r>
      <w:r>
        <w:t>.</w:t>
      </w:r>
    </w:p>
    <w:p w14:paraId="1C68BD34" w14:textId="774A85F0" w:rsidR="00BF79AA" w:rsidRDefault="00BF79AA" w:rsidP="00BF79AA">
      <w:r>
        <w:rPr>
          <w:noProof/>
          <w:lang w:val="es-AR"/>
        </w:rPr>
        <w:drawing>
          <wp:anchor distT="0" distB="0" distL="114300" distR="114300" simplePos="0" relativeHeight="251665408" behindDoc="1" locked="0" layoutInCell="1" allowOverlap="1" wp14:anchorId="0EAFE548" wp14:editId="2E5CD434">
            <wp:simplePos x="0" y="0"/>
            <wp:positionH relativeFrom="margin">
              <wp:align>center</wp:align>
            </wp:positionH>
            <wp:positionV relativeFrom="paragraph">
              <wp:posOffset>1970110</wp:posOffset>
            </wp:positionV>
            <wp:extent cx="4614530" cy="278988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IS - Figura 1-10.png"/>
                    <pic:cNvPicPr/>
                  </pic:nvPicPr>
                  <pic:blipFill>
                    <a:blip r:embed="rId44">
                      <a:extLst>
                        <a:ext uri="{28A0092B-C50C-407E-A947-70E740481C1C}">
                          <a14:useLocalDpi xmlns:a14="http://schemas.microsoft.com/office/drawing/2010/main" val="0"/>
                        </a:ext>
                      </a:extLst>
                    </a:blip>
                    <a:stretch>
                      <a:fillRect/>
                    </a:stretch>
                  </pic:blipFill>
                  <pic:spPr>
                    <a:xfrm>
                      <a:off x="0" y="0"/>
                      <a:ext cx="4614530" cy="2789880"/>
                    </a:xfrm>
                    <a:prstGeom prst="rect">
                      <a:avLst/>
                    </a:prstGeom>
                  </pic:spPr>
                </pic:pic>
              </a:graphicData>
            </a:graphic>
            <wp14:sizeRelH relativeFrom="margin">
              <wp14:pctWidth>0</wp14:pctWidth>
            </wp14:sizeRelH>
            <wp14:sizeRelV relativeFrom="margin">
              <wp14:pctHeight>0</wp14:pctHeight>
            </wp14:sizeRelV>
          </wp:anchor>
        </w:drawing>
      </w:r>
      <w:r w:rsidR="003A66C6">
        <w:t>Otra técnica, contenida dentro de las invasivas, está asociada a aquella en la que el sistema estimulador interactúa directamente con el Sistema Nervioso Central (SNC), lo que resulta necesario cuando</w:t>
      </w:r>
      <w:r w:rsidR="00A23C6E">
        <w:t>,</w:t>
      </w:r>
      <w:r w:rsidR="003A66C6">
        <w:t xml:space="preserve"> por patologías</w:t>
      </w:r>
      <w:r w:rsidR="00A23C6E">
        <w:t xml:space="preserve"> específicas (lesión espinal) que afectan al</w:t>
      </w:r>
      <w:r w:rsidR="003A66C6">
        <w:t xml:space="preserve"> sistema nervioso periférico, </w:t>
      </w:r>
      <w:r w:rsidR="00A23C6E">
        <w:t>el vínculo con</w:t>
      </w:r>
      <w:r w:rsidR="003A66C6">
        <w:t xml:space="preserve"> l</w:t>
      </w:r>
      <w:r w:rsidR="00A23C6E">
        <w:t>os mecanorreceptores de la piel</w:t>
      </w:r>
      <w:r w:rsidR="003A66C6">
        <w:t xml:space="preserve"> se encuentr</w:t>
      </w:r>
      <w:r w:rsidR="00A23C6E">
        <w:t xml:space="preserve">a dañado o bien “desconectado” con </w:t>
      </w:r>
      <w:r w:rsidR="003A66C6">
        <w:t xml:space="preserve">el SNC. </w:t>
      </w:r>
      <w:r w:rsidR="008D38EA">
        <w:t xml:space="preserve">En estas aplicaciones se trabaja principalmente en la corteza Somatosensorial, que se encuentra </w:t>
      </w:r>
      <w:r w:rsidR="00AA72F3">
        <w:t xml:space="preserve">prácticamente </w:t>
      </w:r>
      <w:r w:rsidR="008D38EA">
        <w:t>en la superficie del cerebro</w:t>
      </w:r>
      <w:r w:rsidR="00AA72F3">
        <w:t xml:space="preserve">, lo que facilita su acceso. En la Fig. (1-10) se presenta un esquema de este tipo de técnica y una foto del electrodo UEA (Utah </w:t>
      </w:r>
      <w:proofErr w:type="spellStart"/>
      <w:r w:rsidR="00AA72F3">
        <w:t>Electrode</w:t>
      </w:r>
      <w:proofErr w:type="spellEnd"/>
      <w:r w:rsidR="00AA72F3">
        <w:t xml:space="preserve"> </w:t>
      </w:r>
      <w:proofErr w:type="spellStart"/>
      <w:r w:rsidR="00AA72F3">
        <w:t>Array</w:t>
      </w:r>
      <w:proofErr w:type="spellEnd"/>
      <w:r w:rsidR="00AA72F3">
        <w:t>), comúnmente utilizado en estas prácticas</w:t>
      </w:r>
      <w:r w:rsidR="00AD7EB7">
        <w:t xml:space="preserve"> </w:t>
      </w:r>
      <w:r w:rsidR="00AD7EB7">
        <w:fldChar w:fldCharType="begin" w:fldLock="1"/>
      </w:r>
      <w:r w:rsidR="00436E6B">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7], [28]","plainTextFormattedCitation":"[27], [28]","previouslyFormattedCitation":"[27], [28]"},"properties":{"noteIndex":0},"schema":"https://github.com/citation-style-language/schema/raw/master/csl-citation.json"}</w:instrText>
      </w:r>
      <w:r w:rsidR="00AD7EB7">
        <w:fldChar w:fldCharType="separate"/>
      </w:r>
      <w:r w:rsidR="00AD7EB7" w:rsidRPr="00AD7EB7">
        <w:rPr>
          <w:noProof/>
        </w:rPr>
        <w:t>[27], [28]</w:t>
      </w:r>
      <w:r w:rsidR="00AD7EB7">
        <w:fldChar w:fldCharType="end"/>
      </w:r>
      <w:r w:rsidR="00AA72F3">
        <w:t>.</w:t>
      </w:r>
    </w:p>
    <w:p w14:paraId="075E35A9" w14:textId="43FF0158" w:rsidR="00AD7EB7" w:rsidRDefault="00AD7EB7" w:rsidP="00BF79AA">
      <w:pPr>
        <w:ind w:firstLine="0"/>
      </w:pPr>
    </w:p>
    <w:p w14:paraId="792F3094" w14:textId="77777777" w:rsidR="00BF79AA" w:rsidRDefault="00BF79AA" w:rsidP="00BF79AA">
      <w:pPr>
        <w:ind w:firstLine="0"/>
        <w:jc w:val="center"/>
        <w:rPr>
          <w:i/>
          <w:iCs/>
          <w:color w:val="000000" w:themeColor="text1"/>
          <w:sz w:val="22"/>
          <w:szCs w:val="22"/>
        </w:rPr>
      </w:pPr>
    </w:p>
    <w:p w14:paraId="2267A2EA" w14:textId="77777777" w:rsidR="00BF79AA" w:rsidRDefault="00BF79AA" w:rsidP="00BF79AA">
      <w:pPr>
        <w:ind w:firstLine="0"/>
        <w:jc w:val="center"/>
        <w:rPr>
          <w:i/>
          <w:iCs/>
          <w:color w:val="000000" w:themeColor="text1"/>
          <w:sz w:val="22"/>
          <w:szCs w:val="22"/>
        </w:rPr>
      </w:pPr>
    </w:p>
    <w:p w14:paraId="7CE1BC4D" w14:textId="77777777" w:rsidR="00BF79AA" w:rsidRDefault="00BF79AA" w:rsidP="00BF79AA">
      <w:pPr>
        <w:ind w:firstLine="0"/>
        <w:jc w:val="center"/>
        <w:rPr>
          <w:i/>
          <w:iCs/>
          <w:color w:val="000000" w:themeColor="text1"/>
          <w:sz w:val="22"/>
          <w:szCs w:val="22"/>
        </w:rPr>
      </w:pPr>
    </w:p>
    <w:p w14:paraId="7B01D93E" w14:textId="77777777" w:rsidR="00BF79AA" w:rsidRDefault="00BF79AA" w:rsidP="00BF79AA">
      <w:pPr>
        <w:ind w:firstLine="0"/>
        <w:jc w:val="center"/>
        <w:rPr>
          <w:i/>
          <w:iCs/>
          <w:color w:val="000000" w:themeColor="text1"/>
          <w:sz w:val="22"/>
          <w:szCs w:val="22"/>
        </w:rPr>
      </w:pPr>
    </w:p>
    <w:p w14:paraId="10F828B8" w14:textId="77777777" w:rsidR="00BF79AA" w:rsidRDefault="00BF79AA" w:rsidP="00BF79AA">
      <w:pPr>
        <w:ind w:firstLine="0"/>
        <w:jc w:val="center"/>
        <w:rPr>
          <w:i/>
          <w:iCs/>
          <w:color w:val="000000" w:themeColor="text1"/>
          <w:sz w:val="22"/>
          <w:szCs w:val="22"/>
        </w:rPr>
      </w:pPr>
    </w:p>
    <w:p w14:paraId="1B3EE4CD" w14:textId="77777777" w:rsidR="00BF79AA" w:rsidRDefault="00BF79AA" w:rsidP="00BF79AA">
      <w:pPr>
        <w:ind w:firstLine="0"/>
        <w:jc w:val="center"/>
        <w:rPr>
          <w:i/>
          <w:iCs/>
          <w:color w:val="000000" w:themeColor="text1"/>
          <w:sz w:val="22"/>
          <w:szCs w:val="22"/>
        </w:rPr>
      </w:pPr>
    </w:p>
    <w:p w14:paraId="14936D2A" w14:textId="77777777" w:rsidR="00BF79AA" w:rsidRDefault="00BF79AA" w:rsidP="00BF79AA">
      <w:pPr>
        <w:ind w:firstLine="0"/>
        <w:rPr>
          <w:i/>
          <w:iCs/>
          <w:color w:val="000000" w:themeColor="text1"/>
          <w:sz w:val="22"/>
          <w:szCs w:val="22"/>
        </w:rPr>
      </w:pPr>
    </w:p>
    <w:p w14:paraId="39E48430" w14:textId="0F804D27" w:rsidR="00BF79AA" w:rsidRDefault="00BF79AA" w:rsidP="00BF79AA">
      <w:pPr>
        <w:ind w:firstLine="0"/>
        <w:jc w:val="center"/>
      </w:pPr>
      <w:r>
        <w:rPr>
          <w:i/>
          <w:iCs/>
          <w:color w:val="000000" w:themeColor="text1"/>
          <w:sz w:val="22"/>
          <w:szCs w:val="22"/>
        </w:rPr>
        <w:t>Figura 1-10</w:t>
      </w:r>
      <w:r w:rsidRPr="4CA20F83">
        <w:rPr>
          <w:i/>
          <w:iCs/>
          <w:color w:val="000000" w:themeColor="text1"/>
          <w:sz w:val="22"/>
          <w:szCs w:val="22"/>
        </w:rPr>
        <w:t>:</w:t>
      </w:r>
      <w:r>
        <w:rPr>
          <w:color w:val="000000" w:themeColor="text1"/>
          <w:sz w:val="22"/>
          <w:szCs w:val="22"/>
        </w:rPr>
        <w:t xml:space="preserve"> (a) Electrodo UEA, utilizado comúnmente para estimular la corteza cerebral; (b) Esquema gráfico de la estructura funcional de un sistema de electroestimulación del SNC. (Fuente: referencias </w:t>
      </w:r>
      <w:r>
        <w:fldChar w:fldCharType="begin" w:fldLock="1"/>
      </w:r>
      <w:r w:rsidR="00436E6B">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7], [28]","manualFormatting":"[27] y [28]","plainTextFormattedCitation":"[27], [28]","previouslyFormattedCitation":"[27], [28]"},"properties":{"noteIndex":0},"schema":"https://github.com/citation-style-language/schema/raw/master/csl-citation.json"}</w:instrText>
      </w:r>
      <w:r>
        <w:fldChar w:fldCharType="separate"/>
      </w:r>
      <w:r>
        <w:rPr>
          <w:noProof/>
        </w:rPr>
        <w:t>[27] y</w:t>
      </w:r>
      <w:r w:rsidRPr="00AD7EB7">
        <w:rPr>
          <w:noProof/>
        </w:rPr>
        <w:t xml:space="preserve"> [28]</w:t>
      </w:r>
      <w:r>
        <w:fldChar w:fldCharType="end"/>
      </w:r>
      <w:r>
        <w:t>)</w:t>
      </w:r>
    </w:p>
    <w:p w14:paraId="3523F4D3" w14:textId="01D1F44A" w:rsidR="00BF79AA" w:rsidRDefault="00BF79AA" w:rsidP="00BF79AA">
      <w:pPr>
        <w:pStyle w:val="Ttulo2"/>
        <w:numPr>
          <w:ilvl w:val="1"/>
          <w:numId w:val="7"/>
        </w:numPr>
        <w:ind w:left="2552" w:right="2267" w:hanging="567"/>
      </w:pPr>
      <w:r>
        <w:lastRenderedPageBreak/>
        <w:t>Planteamiento del problema y propuesta para su abordaje</w:t>
      </w:r>
    </w:p>
    <w:p w14:paraId="680F7C64" w14:textId="30AAE2C5" w:rsidR="00BF79AA" w:rsidRDefault="00304074" w:rsidP="00BF79AA">
      <w:r>
        <w:t>Con base a los desarrollo</w:t>
      </w:r>
      <w:r w:rsidR="008F4469">
        <w:t>s</w:t>
      </w:r>
      <w:r>
        <w:t xml:space="preserve"> descriptos y múltiples estudios y experiencias vertidas en los artículos de referencia, se confirma que la avanzada tecnología de prótesis de miembro superior, si bien ha dado grandes pasos desde sus inicios, la capacidad de brindar realimentación táctil y que la misma sea una capacidad habitual en las prótesis comerciales aún está lejos de ser una realidad común.</w:t>
      </w:r>
    </w:p>
    <w:p w14:paraId="62902B39" w14:textId="666260E5" w:rsidR="00304074" w:rsidRDefault="00304074" w:rsidP="00BF79AA">
      <w:r>
        <w:t xml:space="preserve">Con el objetivo de brindar un aporte en este campo, se han estudiado </w:t>
      </w:r>
      <w:r w:rsidR="00721E69">
        <w:t>y analizado los diversos desarrollos a fin de proponer una opción que tenga las siguientes características de base:</w:t>
      </w:r>
    </w:p>
    <w:p w14:paraId="7E51EDEE" w14:textId="5EBD6438" w:rsidR="00721E69" w:rsidRDefault="00721E69" w:rsidP="00721E69">
      <w:pPr>
        <w:pStyle w:val="Prrafodelista"/>
        <w:numPr>
          <w:ilvl w:val="0"/>
          <w:numId w:val="43"/>
        </w:numPr>
      </w:pPr>
      <w:r>
        <w:t xml:space="preserve">Uso de técnicas de </w:t>
      </w:r>
      <w:r w:rsidRPr="00721E69">
        <w:rPr>
          <w:b/>
          <w:i/>
        </w:rPr>
        <w:t>realimentación no invasiva</w:t>
      </w:r>
      <w:r>
        <w:t xml:space="preserve"> a fin de garantizar el menor sometimiento a intervenciones por parte del usuario, en la búsqueda de disminuir las posibilidades de rechazo.</w:t>
      </w:r>
    </w:p>
    <w:p w14:paraId="02BA00AA" w14:textId="0845392E" w:rsidR="00721E69" w:rsidRDefault="00721E69" w:rsidP="00721E69">
      <w:pPr>
        <w:pStyle w:val="Prrafodelista"/>
        <w:numPr>
          <w:ilvl w:val="0"/>
          <w:numId w:val="43"/>
        </w:numPr>
      </w:pPr>
      <w:r>
        <w:t xml:space="preserve">Uso de </w:t>
      </w:r>
      <w:r>
        <w:rPr>
          <w:b/>
          <w:i/>
        </w:rPr>
        <w:t xml:space="preserve">electroestimulación </w:t>
      </w:r>
      <w:proofErr w:type="spellStart"/>
      <w:r>
        <w:rPr>
          <w:b/>
          <w:i/>
        </w:rPr>
        <w:t>transcutanea</w:t>
      </w:r>
      <w:proofErr w:type="spellEnd"/>
      <w:r>
        <w:rPr>
          <w:b/>
          <w:i/>
        </w:rPr>
        <w:t>,</w:t>
      </w:r>
      <w:r>
        <w:t xml:space="preserve"> dado que de las opciones estudiadas se considera que es la que mayor naturalidad puede otorgarle las sensaciones generadas, sumado a que mediante arreglos de electrodos y modificando los parámetros de las señales de electroestimulación, posee una gran potencialidad para el mateo de distintas sensaciones.</w:t>
      </w:r>
      <w:r w:rsidR="007A40C7">
        <w:t xml:space="preserve"> </w:t>
      </w:r>
    </w:p>
    <w:p w14:paraId="5ACEFB89" w14:textId="3FCAC6B2" w:rsidR="00DD45DC" w:rsidRDefault="00DD45DC" w:rsidP="008F4469">
      <w:pPr>
        <w:pStyle w:val="Prrafodelista"/>
        <w:numPr>
          <w:ilvl w:val="0"/>
          <w:numId w:val="43"/>
        </w:numPr>
      </w:pPr>
      <w:r>
        <w:t xml:space="preserve">Generación de </w:t>
      </w:r>
      <w:r w:rsidRPr="00DD45DC">
        <w:rPr>
          <w:b/>
          <w:i/>
        </w:rPr>
        <w:t>percepciones táctiles simples</w:t>
      </w:r>
      <w:r>
        <w:t xml:space="preserve"> como contacto (único o sostenido) y presión, a nivel de brazo y antebrazo. </w:t>
      </w:r>
      <w:r w:rsidR="008F4469">
        <w:t>Resulta necesario extrapolar el uso a zonas de la piel de brazo y antebrazo para determinar los umbrales de sensibilidad y cuantificar los parámetros adecuados.</w:t>
      </w:r>
      <w:r>
        <w:t xml:space="preserve"> </w:t>
      </w:r>
    </w:p>
    <w:p w14:paraId="7B8EB895" w14:textId="67147A35" w:rsidR="00721E69" w:rsidRDefault="00721E69" w:rsidP="00721E69">
      <w:pPr>
        <w:pStyle w:val="Prrafodelista"/>
        <w:numPr>
          <w:ilvl w:val="0"/>
          <w:numId w:val="43"/>
        </w:numPr>
      </w:pPr>
      <w:r>
        <w:t xml:space="preserve">Diseño de un </w:t>
      </w:r>
      <w:r w:rsidR="008C7FB4" w:rsidRPr="008C7FB4">
        <w:rPr>
          <w:b/>
          <w:i/>
        </w:rPr>
        <w:t>hardware</w:t>
      </w:r>
      <w:r w:rsidR="008C7FB4">
        <w:t xml:space="preserve"> con condiciones para ser </w:t>
      </w:r>
      <w:proofErr w:type="spellStart"/>
      <w:r w:rsidR="008C7FB4" w:rsidRPr="008C7FB4">
        <w:rPr>
          <w:b/>
          <w:i/>
        </w:rPr>
        <w:t>embebibo</w:t>
      </w:r>
      <w:proofErr w:type="spellEnd"/>
      <w:r w:rsidR="008C7FB4">
        <w:t xml:space="preserve"> y</w:t>
      </w:r>
      <w:r>
        <w:t xml:space="preserve"> con componentes de acceso localmente, que permita su potencial incorporación a una prótesis comercial, ya sea Activa Mecánica</w:t>
      </w:r>
      <w:r w:rsidR="00DD45DC">
        <w:t xml:space="preserve"> o Activa mioeléctrica</w:t>
      </w:r>
      <w:r w:rsidR="00C52B4B">
        <w:t>.</w:t>
      </w:r>
    </w:p>
    <w:p w14:paraId="541C26D4" w14:textId="77777777" w:rsidR="00F43319" w:rsidRDefault="00D430F3" w:rsidP="00D430F3">
      <w:r>
        <w:t>Considerando estos puntos de partida, en primera medida</w:t>
      </w:r>
      <w:r w:rsidR="00DD45DC">
        <w:t xml:space="preserve"> se profundizó </w:t>
      </w:r>
      <w:r w:rsidR="001B55F1">
        <w:t>en los</w:t>
      </w:r>
      <w:r w:rsidR="00DD45DC">
        <w:t xml:space="preserve"> tipo</w:t>
      </w:r>
      <w:r w:rsidR="001B55F1">
        <w:t>s</w:t>
      </w:r>
      <w:r w:rsidR="00DD45DC">
        <w:t xml:space="preserve"> de forma</w:t>
      </w:r>
      <w:r w:rsidR="001B55F1">
        <w:t>s</w:t>
      </w:r>
      <w:r w:rsidR="00DD45DC">
        <w:t xml:space="preserve"> de onda,</w:t>
      </w:r>
      <w:r w:rsidR="001B55F1">
        <w:t xml:space="preserve"> para determinar la</w:t>
      </w:r>
      <w:r w:rsidR="00DD45DC">
        <w:t xml:space="preserve"> más adecuada para la generación de una estimulación funcional sobre los mecanorreceptores, con resultados probados y sensaciones documentadas, que permitan evaluar la factibilidad de su uso.</w:t>
      </w:r>
      <w:r w:rsidR="001B55F1">
        <w:t xml:space="preserve"> </w:t>
      </w:r>
    </w:p>
    <w:p w14:paraId="46C75D50" w14:textId="77777777" w:rsidR="007A40C7" w:rsidRDefault="007A40C7" w:rsidP="007A40C7">
      <w:pPr>
        <w:pStyle w:val="Ttulo3"/>
        <w:numPr>
          <w:ilvl w:val="2"/>
          <w:numId w:val="7"/>
        </w:numPr>
      </w:pPr>
      <w:r>
        <w:t>Aspectos técnicos de la propuesta</w:t>
      </w:r>
    </w:p>
    <w:p w14:paraId="6C7167FD" w14:textId="77777777" w:rsidR="00210A39" w:rsidRPr="00210A39" w:rsidRDefault="00210A39" w:rsidP="00210A39"/>
    <w:p w14:paraId="1E1C8281" w14:textId="7FF3B3B3" w:rsidR="007A40C7" w:rsidRDefault="007A40C7" w:rsidP="00210A39">
      <w:pPr>
        <w:pStyle w:val="Ttulo4"/>
        <w:numPr>
          <w:ilvl w:val="3"/>
          <w:numId w:val="7"/>
        </w:numPr>
      </w:pPr>
      <w:r>
        <w:lastRenderedPageBreak/>
        <w:t>La señal para electroestimulación</w:t>
      </w:r>
    </w:p>
    <w:p w14:paraId="5DC3D1DA" w14:textId="3B679E31" w:rsidR="00DD45DC" w:rsidRDefault="00C50ADB" w:rsidP="007D7440">
      <w:pPr>
        <w:ind w:firstLine="0"/>
      </w:pPr>
      <w:r>
        <w:rPr>
          <w:noProof/>
          <w:lang w:val="es-AR"/>
        </w:rPr>
        <w:drawing>
          <wp:anchor distT="0" distB="0" distL="114300" distR="114300" simplePos="0" relativeHeight="251669504" behindDoc="0" locked="0" layoutInCell="1" allowOverlap="1" wp14:anchorId="1889A5F1" wp14:editId="6C01F995">
            <wp:simplePos x="0" y="0"/>
            <wp:positionH relativeFrom="margin">
              <wp:align>center</wp:align>
            </wp:positionH>
            <wp:positionV relativeFrom="paragraph">
              <wp:posOffset>1265555</wp:posOffset>
            </wp:positionV>
            <wp:extent cx="5800725" cy="1859354"/>
            <wp:effectExtent l="0" t="0" r="0" b="7620"/>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IS - Figura 1-11.png"/>
                    <pic:cNvPicPr/>
                  </pic:nvPicPr>
                  <pic:blipFill rotWithShape="1">
                    <a:blip r:embed="rId45">
                      <a:extLst>
                        <a:ext uri="{28A0092B-C50C-407E-A947-70E740481C1C}">
                          <a14:useLocalDpi xmlns:a14="http://schemas.microsoft.com/office/drawing/2010/main" val="0"/>
                        </a:ext>
                      </a:extLst>
                    </a:blip>
                    <a:srcRect t="2759"/>
                    <a:stretch/>
                  </pic:blipFill>
                  <pic:spPr bwMode="auto">
                    <a:xfrm>
                      <a:off x="0" y="0"/>
                      <a:ext cx="5800725" cy="185935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D7440">
        <w:t>T</w:t>
      </w:r>
      <w:r w:rsidR="00436E6B">
        <w:t xml:space="preserve">rabajos de investigación como los de </w:t>
      </w:r>
      <w:r w:rsidR="00436E6B">
        <w:fldChar w:fldCharType="begin" w:fldLock="1"/>
      </w:r>
      <w:r w:rsidR="001B54DB">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9], [30]","plainTextFormattedCitation":"[29], [30]","previouslyFormattedCitation":"[29], [30]"},"properties":{"noteIndex":0},"schema":"https://github.com/citation-style-language/schema/raw/master/csl-citation.json"}</w:instrText>
      </w:r>
      <w:r w:rsidR="00436E6B">
        <w:fldChar w:fldCharType="separate"/>
      </w:r>
      <w:r w:rsidR="00436E6B" w:rsidRPr="00436E6B">
        <w:rPr>
          <w:noProof/>
        </w:rPr>
        <w:t>[29], [30]</w:t>
      </w:r>
      <w:r w:rsidR="00436E6B">
        <w:fldChar w:fldCharType="end"/>
      </w:r>
      <w:r w:rsidR="00436E6B">
        <w:t xml:space="preserve"> basados en modelos </w:t>
      </w:r>
      <w:r w:rsidR="00905F7F">
        <w:t>eléctricos de los axones que inervan los mecanorreceptores</w:t>
      </w:r>
      <w:r w:rsidR="008F4469">
        <w:t>,</w:t>
      </w:r>
      <w:r w:rsidR="00905F7F">
        <w:t xml:space="preserve"> como el de la Fig. (1-11), y considerando valores de profundidad</w:t>
      </w:r>
      <w:r w:rsidR="00216D17">
        <w:t>, orientación</w:t>
      </w:r>
      <w:r w:rsidR="00905F7F">
        <w:t xml:space="preserve"> y diámetro de los axones invol</w:t>
      </w:r>
      <w:r w:rsidR="00BB0D05">
        <w:t>ucrados</w:t>
      </w:r>
      <w:r w:rsidR="001951C9">
        <w:t xml:space="preserve">, </w:t>
      </w:r>
      <w:r>
        <w:t>proponen</w:t>
      </w:r>
      <w:r w:rsidR="001951C9">
        <w:t xml:space="preserve"> una “Función </w:t>
      </w:r>
      <w:r w:rsidR="00216D17">
        <w:t xml:space="preserve">de </w:t>
      </w:r>
      <w:r w:rsidR="001951C9">
        <w:t xml:space="preserve">Activación” </w:t>
      </w:r>
      <w:r w:rsidR="001E5C19">
        <w:t xml:space="preserve">(FA) </w:t>
      </w:r>
      <w:r w:rsidR="001951C9">
        <w:t xml:space="preserve">o “Función </w:t>
      </w:r>
      <w:r w:rsidR="00216D17">
        <w:t xml:space="preserve">de </w:t>
      </w:r>
      <w:r w:rsidR="001951C9">
        <w:t xml:space="preserve">Estimulación” (ver </w:t>
      </w:r>
      <w:proofErr w:type="spellStart"/>
      <w:r w:rsidR="001951C9">
        <w:t>Ec</w:t>
      </w:r>
      <w:proofErr w:type="spellEnd"/>
      <w:r w:rsidR="001951C9">
        <w:t>. 1-1) y trabajando sobre ella para distintos casos, se determinaron parámetros para diversas formas de onda útiles en la obtención de sensaciones táctiles.</w:t>
      </w:r>
    </w:p>
    <w:p w14:paraId="5D940497" w14:textId="085CE690" w:rsidR="001951C9" w:rsidRDefault="001951C9" w:rsidP="00C20922">
      <w:pPr>
        <w:jc w:val="center"/>
      </w:pPr>
    </w:p>
    <w:p w14:paraId="79F8DEAA" w14:textId="77777777" w:rsidR="007D7440" w:rsidRDefault="007D7440" w:rsidP="00C20922">
      <w:pPr>
        <w:jc w:val="center"/>
      </w:pPr>
    </w:p>
    <w:p w14:paraId="3F7221A5" w14:textId="77777777" w:rsidR="00C50ADB" w:rsidRPr="00C50ADB" w:rsidRDefault="00C50ADB" w:rsidP="00C20922">
      <w:pPr>
        <w:jc w:val="center"/>
        <w:rPr>
          <w:sz w:val="16"/>
        </w:rPr>
      </w:pPr>
    </w:p>
    <w:p w14:paraId="44CCF0AB" w14:textId="77777777" w:rsidR="00C50ADB" w:rsidRDefault="00C50ADB" w:rsidP="00C20922">
      <w:pPr>
        <w:jc w:val="center"/>
      </w:pPr>
    </w:p>
    <w:p w14:paraId="5B832355" w14:textId="77777777" w:rsidR="007D7440" w:rsidRDefault="007D7440" w:rsidP="00C20922">
      <w:pPr>
        <w:jc w:val="center"/>
      </w:pPr>
    </w:p>
    <w:p w14:paraId="41FBDD72" w14:textId="77777777" w:rsidR="007A40C7" w:rsidRPr="007A40C7" w:rsidRDefault="007A40C7" w:rsidP="007A40C7">
      <w:pPr>
        <w:ind w:right="1700" w:firstLine="0"/>
        <w:rPr>
          <w:i/>
          <w:iCs/>
          <w:color w:val="000000" w:themeColor="text1"/>
          <w:sz w:val="6"/>
          <w:szCs w:val="22"/>
        </w:rPr>
      </w:pPr>
    </w:p>
    <w:p w14:paraId="06749D9A" w14:textId="11531644" w:rsidR="00C20922" w:rsidRDefault="00C20922" w:rsidP="007A40C7">
      <w:pPr>
        <w:ind w:right="140" w:firstLine="0"/>
        <w:jc w:val="center"/>
      </w:pPr>
      <w:r>
        <w:rPr>
          <w:i/>
          <w:iCs/>
          <w:color w:val="000000" w:themeColor="text1"/>
          <w:sz w:val="22"/>
          <w:szCs w:val="22"/>
        </w:rPr>
        <w:t>Figura 1-11</w:t>
      </w:r>
      <w:r w:rsidRPr="4CA20F83">
        <w:rPr>
          <w:i/>
          <w:iCs/>
          <w:color w:val="000000" w:themeColor="text1"/>
          <w:sz w:val="22"/>
          <w:szCs w:val="22"/>
        </w:rPr>
        <w:t>:</w:t>
      </w:r>
      <w:r>
        <w:rPr>
          <w:i/>
          <w:iCs/>
          <w:color w:val="000000" w:themeColor="text1"/>
          <w:sz w:val="22"/>
          <w:szCs w:val="22"/>
        </w:rPr>
        <w:t xml:space="preserve"> </w:t>
      </w:r>
      <w:r>
        <w:rPr>
          <w:color w:val="000000" w:themeColor="text1"/>
          <w:sz w:val="22"/>
          <w:szCs w:val="22"/>
        </w:rPr>
        <w:t>Modelo eléctrico de nervio aferente de un mecanorreceptor. (Fuente: referencia</w:t>
      </w:r>
      <w:r>
        <w:t xml:space="preserve"> </w:t>
      </w:r>
      <w:r w:rsidRPr="00436E6B">
        <w:rPr>
          <w:noProof/>
        </w:rPr>
        <w:t>[29]</w:t>
      </w:r>
      <w:r>
        <w:t>)</w:t>
      </w:r>
    </w:p>
    <w:p w14:paraId="0941DA04" w14:textId="58362BB4" w:rsidR="007A40C7" w:rsidRDefault="00F43319" w:rsidP="007A40C7">
      <w:r>
        <w:t xml:space="preserve">La </w:t>
      </w:r>
      <w:r w:rsidR="00C50ADB">
        <w:t>F</w:t>
      </w:r>
      <w:r>
        <w:t xml:space="preserve">A presenta como parámetros a la función </w:t>
      </w:r>
      <w:proofErr w:type="spellStart"/>
      <w:r>
        <w:t>u</w:t>
      </w:r>
      <w:r>
        <w:rPr>
          <w:vertAlign w:val="subscript"/>
        </w:rPr>
        <w:t>xx</w:t>
      </w:r>
      <w:proofErr w:type="spellEnd"/>
      <w:r>
        <w:t xml:space="preserve">(x) que representa la segunda derivada espacial del potencial eléctrico a lo largo del axón, mientras que los parámetros constantes que lo acompañan a la derecha de la </w:t>
      </w:r>
      <w:proofErr w:type="spellStart"/>
      <w:r>
        <w:t>Ec</w:t>
      </w:r>
      <w:proofErr w:type="spellEnd"/>
      <w:r>
        <w:t>. (1-1) son únicos para cada axón y relacionan la conductancia y la capacitancia de la membrana y la conductancia interna.</w:t>
      </w:r>
    </w:p>
    <w:p w14:paraId="7A6300DB" w14:textId="3E5570FE" w:rsidR="00F43319" w:rsidRDefault="00F43319" w:rsidP="007A40C7">
      <w:r>
        <w:rPr>
          <w:noProof/>
          <w:lang w:val="es-AR"/>
        </w:rPr>
        <mc:AlternateContent>
          <mc:Choice Requires="wps">
            <w:drawing>
              <wp:anchor distT="45720" distB="45720" distL="114300" distR="114300" simplePos="0" relativeHeight="251667456" behindDoc="0" locked="0" layoutInCell="1" allowOverlap="1" wp14:anchorId="1F2A355C" wp14:editId="6B5C3C99">
                <wp:simplePos x="0" y="0"/>
                <wp:positionH relativeFrom="margin">
                  <wp:align>center</wp:align>
                </wp:positionH>
                <wp:positionV relativeFrom="paragraph">
                  <wp:posOffset>2706</wp:posOffset>
                </wp:positionV>
                <wp:extent cx="1899920" cy="500380"/>
                <wp:effectExtent l="0" t="0" r="24130" b="1397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500380"/>
                        </a:xfrm>
                        <a:prstGeom prst="rect">
                          <a:avLst/>
                        </a:prstGeom>
                        <a:solidFill>
                          <a:srgbClr val="FFFFFF"/>
                        </a:solidFill>
                        <a:ln w="9525">
                          <a:solidFill>
                            <a:srgbClr val="000000"/>
                          </a:solidFill>
                          <a:miter lim="800000"/>
                          <a:headEnd/>
                          <a:tailEnd/>
                        </a:ln>
                      </wps:spPr>
                      <wps:txbx>
                        <w:txbxContent>
                          <w:p w14:paraId="760F7C4B" w14:textId="747D7EF8" w:rsidR="007D4BA7" w:rsidRDefault="007D4BA7">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355C" id="_x0000_s1027" type="#_x0000_t202" style="position:absolute;left:0;text-align:left;margin-left:0;margin-top:.2pt;width:149.6pt;height:39.4pt;z-index:25166745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">
                <v:textbox>
                  <w:txbxContent>
                    <w:p w14:paraId="760F7C4B" w14:textId="747D7EF8" w:rsidR="007D4BA7" w:rsidRDefault="007D4BA7">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v:textbox>
                <w10:wrap type="square" anchorx="margin"/>
              </v:shape>
            </w:pict>
          </mc:Fallback>
        </mc:AlternateContent>
      </w:r>
    </w:p>
    <w:p w14:paraId="21D474C1" w14:textId="047E1879" w:rsidR="001951C9" w:rsidRDefault="00216D17" w:rsidP="00216D17">
      <w:pPr>
        <w:ind w:left="1440" w:firstLine="720"/>
        <w:jc w:val="right"/>
      </w:pPr>
      <w:r>
        <w:t xml:space="preserve">               </w:t>
      </w:r>
      <w:r>
        <w:tab/>
      </w:r>
      <w:r>
        <w:tab/>
        <w:t xml:space="preserve">              (1-1)</w:t>
      </w:r>
    </w:p>
    <w:p w14:paraId="5FF08FD4" w14:textId="15F88A22" w:rsidR="00F43319" w:rsidRDefault="001E5C19" w:rsidP="00F43319">
      <w:r>
        <w:rPr>
          <w:noProof/>
          <w:lang w:val="es-AR"/>
        </w:rPr>
        <w:drawing>
          <wp:anchor distT="0" distB="0" distL="114300" distR="114300" simplePos="0" relativeHeight="251668480" behindDoc="0" locked="0" layoutInCell="1" allowOverlap="1" wp14:anchorId="14BBE52F" wp14:editId="6F4954ED">
            <wp:simplePos x="0" y="0"/>
            <wp:positionH relativeFrom="margin">
              <wp:align>center</wp:align>
            </wp:positionH>
            <wp:positionV relativeFrom="paragraph">
              <wp:posOffset>1482090</wp:posOffset>
            </wp:positionV>
            <wp:extent cx="2920291" cy="162179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IS - Figura 1-12.png"/>
                    <pic:cNvPicPr/>
                  </pic:nvPicPr>
                  <pic:blipFill rotWithShape="1">
                    <a:blip r:embed="rId46">
                      <a:extLst>
                        <a:ext uri="{28A0092B-C50C-407E-A947-70E740481C1C}">
                          <a14:useLocalDpi xmlns:a14="http://schemas.microsoft.com/office/drawing/2010/main" val="0"/>
                        </a:ext>
                      </a:extLst>
                    </a:blip>
                    <a:srcRect b="6657"/>
                    <a:stretch/>
                  </pic:blipFill>
                  <pic:spPr bwMode="auto">
                    <a:xfrm>
                      <a:off x="0" y="0"/>
                      <a:ext cx="2920291" cy="162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Tomando como base del análisis la FA, en la aplicación particular de los artículos mencionados, se utilizaron arreglos de electrodos a fin de generar perfiles de electroestimulación sobre la yema del dedo, para generar la estimulación direccionada de distintos mecanorreceptores. Es en este punto donde se propone una forma de onda, presentada en la Fig. (1-12), para cada electrodo individual, que será la base varias aplicaciones posteriores y es la señal seleccionada para la aplicación del presente desarrollo.</w:t>
      </w:r>
    </w:p>
    <w:p w14:paraId="19510EAF" w14:textId="31342AC9" w:rsidR="001E5C19" w:rsidRDefault="001E5C19" w:rsidP="00F43319"/>
    <w:p w14:paraId="09301D98" w14:textId="77777777" w:rsidR="001E5C19" w:rsidRDefault="001E5C19" w:rsidP="00F43319"/>
    <w:p w14:paraId="2CC92896" w14:textId="77777777" w:rsidR="001E5C19" w:rsidRDefault="001E5C19" w:rsidP="00F43319"/>
    <w:p w14:paraId="4341D6C8" w14:textId="77777777" w:rsidR="00210A39" w:rsidRDefault="00210A39" w:rsidP="007A40C7">
      <w:pPr>
        <w:ind w:firstLine="0"/>
        <w:jc w:val="center"/>
        <w:rPr>
          <w:i/>
          <w:iCs/>
          <w:color w:val="000000" w:themeColor="text1"/>
          <w:sz w:val="22"/>
          <w:szCs w:val="22"/>
        </w:rPr>
      </w:pPr>
    </w:p>
    <w:p w14:paraId="5FC27441" w14:textId="477F9103" w:rsidR="001E5C19" w:rsidRDefault="001E5C19" w:rsidP="00210A39">
      <w:pPr>
        <w:ind w:firstLine="0"/>
        <w:jc w:val="center"/>
        <w:rPr>
          <w:color w:val="000000" w:themeColor="text1"/>
          <w:sz w:val="22"/>
          <w:szCs w:val="22"/>
        </w:rPr>
      </w:pPr>
      <w:r>
        <w:rPr>
          <w:i/>
          <w:iCs/>
          <w:color w:val="000000" w:themeColor="text1"/>
          <w:sz w:val="22"/>
          <w:szCs w:val="22"/>
        </w:rPr>
        <w:lastRenderedPageBreak/>
        <w:t>Figura 1-12</w:t>
      </w:r>
      <w:r w:rsidRPr="4CA20F83">
        <w:rPr>
          <w:i/>
          <w:iCs/>
          <w:color w:val="000000" w:themeColor="text1"/>
          <w:sz w:val="22"/>
          <w:szCs w:val="22"/>
        </w:rPr>
        <w:t>:</w:t>
      </w:r>
      <w:r>
        <w:rPr>
          <w:i/>
          <w:iCs/>
          <w:color w:val="000000" w:themeColor="text1"/>
          <w:sz w:val="22"/>
          <w:szCs w:val="22"/>
        </w:rPr>
        <w:t xml:space="preserve"> </w:t>
      </w:r>
      <w:r w:rsidR="00DF7DB8">
        <w:rPr>
          <w:color w:val="000000" w:themeColor="text1"/>
          <w:sz w:val="22"/>
          <w:szCs w:val="22"/>
        </w:rPr>
        <w:t xml:space="preserve">Forma de onda para electroestimulación seleccionada (Fuente: referencia </w:t>
      </w:r>
      <w:r w:rsidR="00DF7DB8" w:rsidRPr="00436E6B">
        <w:rPr>
          <w:noProof/>
        </w:rPr>
        <w:t>[29]</w:t>
      </w:r>
      <w:r w:rsidR="00DF7DB8">
        <w:rPr>
          <w:color w:val="000000" w:themeColor="text1"/>
          <w:sz w:val="22"/>
          <w:szCs w:val="22"/>
        </w:rPr>
        <w:t>)</w:t>
      </w:r>
    </w:p>
    <w:p w14:paraId="4A66F689" w14:textId="56192F62" w:rsidR="007D7440" w:rsidRDefault="007D7440" w:rsidP="007D7440">
      <w:pPr>
        <w:pStyle w:val="Ttulo4"/>
        <w:numPr>
          <w:ilvl w:val="3"/>
          <w:numId w:val="7"/>
        </w:numPr>
      </w:pPr>
      <w:r>
        <w:t>El hardware para electroestimulación</w:t>
      </w:r>
    </w:p>
    <w:p w14:paraId="2A030717" w14:textId="5E2F4BFF" w:rsidR="001B54DB" w:rsidRDefault="001B54DB" w:rsidP="001B54DB">
      <w:r>
        <w:t>A partir de las trabajos detallados en el apartado anterior</w:t>
      </w:r>
      <w:r w:rsidR="00C50ADB">
        <w:t>, el</w:t>
      </w:r>
      <w:r>
        <w:t xml:space="preserve"> paso siguiente en determinar las características técnicas del hardware electrónico necesario para garantizar una electroestimulación exitosa. Un detalle no menor es que la mayoría de los trabajos citados están centrados en la generación de sensaciones táctiles a nivel de la yema de los dedos, que como ya se ha comentado, corresponde a piel glabra, con una gran densidad de mecanorreceptores por cm</w:t>
      </w:r>
      <w:r w:rsidRPr="001B54DB">
        <w:t>2</w:t>
      </w:r>
      <w:r>
        <w:t xml:space="preserve"> e incluso la presencia de los corpúsculos de </w:t>
      </w:r>
      <w:proofErr w:type="spellStart"/>
      <w:r>
        <w:t>Meissner</w:t>
      </w:r>
      <w:proofErr w:type="spellEnd"/>
      <w:r>
        <w:t>, de gran sensibilidad, pero ausentes en la piel con vello, que corresponde a la presente a nivel de brazo y antebrazo.</w:t>
      </w:r>
    </w:p>
    <w:p w14:paraId="1E729F01" w14:textId="65C278A6" w:rsidR="001B54DB" w:rsidRDefault="00C50ADB" w:rsidP="001B54DB">
      <w:r>
        <w:rPr>
          <w:noProof/>
          <w:lang w:val="es-AR"/>
        </w:rPr>
        <w:drawing>
          <wp:anchor distT="0" distB="0" distL="114300" distR="114300" simplePos="0" relativeHeight="251670528" behindDoc="0" locked="0" layoutInCell="1" allowOverlap="1" wp14:anchorId="050E6DDE" wp14:editId="7D698B4C">
            <wp:simplePos x="0" y="0"/>
            <wp:positionH relativeFrom="margin">
              <wp:posOffset>327660</wp:posOffset>
            </wp:positionH>
            <wp:positionV relativeFrom="paragraph">
              <wp:posOffset>1823085</wp:posOffset>
            </wp:positionV>
            <wp:extent cx="5391150" cy="1904634"/>
            <wp:effectExtent l="0" t="0" r="0" b="635"/>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IS - Figura 1-13.png"/>
                    <pic:cNvPicPr/>
                  </pic:nvPicPr>
                  <pic:blipFill rotWithShape="1">
                    <a:blip r:embed="rId47">
                      <a:extLst>
                        <a:ext uri="{28A0092B-C50C-407E-A947-70E740481C1C}">
                          <a14:useLocalDpi xmlns:a14="http://schemas.microsoft.com/office/drawing/2010/main" val="0"/>
                        </a:ext>
                      </a:extLst>
                    </a:blip>
                    <a:srcRect t="6304" b="4256"/>
                    <a:stretch/>
                  </pic:blipFill>
                  <pic:spPr bwMode="auto">
                    <a:xfrm>
                      <a:off x="0" y="0"/>
                      <a:ext cx="5391150" cy="190463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54DB">
        <w:t xml:space="preserve">Ante esta situación, resulta necesario contar con un hardware versátil, que si bien haya sido puesto a prueba a nivel de piel glabra, posea las funcionalidades para configurar los parámetros de la señal, a fin de poder realizar los ajustes necesarios en la electroestimulación para explorar las sensaciones generadas en zonas de la piel no documentadas. Con este objetivo, se profundizó en el circuito propuesto en </w:t>
      </w:r>
      <w:r w:rsidR="001B54DB">
        <w:fldChar w:fldCharType="begin" w:fldLock="1"/>
      </w:r>
      <w:r w:rsidR="00206FD2">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1]","plainTextFormattedCitation":"[31]","previouslyFormattedCitation":"[31]"},"properties":{"noteIndex":0},"schema":"https://github.com/citation-style-language/schema/raw/master/csl-citation.json"}</w:instrText>
      </w:r>
      <w:r w:rsidR="001B54DB">
        <w:fldChar w:fldCharType="separate"/>
      </w:r>
      <w:r w:rsidR="001B54DB" w:rsidRPr="001B54DB">
        <w:rPr>
          <w:noProof/>
        </w:rPr>
        <w:t>[31]</w:t>
      </w:r>
      <w:r w:rsidR="001B54DB">
        <w:fldChar w:fldCharType="end"/>
      </w:r>
      <w:r w:rsidR="00734435">
        <w:t xml:space="preserve">, </w:t>
      </w:r>
      <w:r>
        <w:t xml:space="preserve">cuyo </w:t>
      </w:r>
      <w:r>
        <w:t xml:space="preserve">diagrama en bloques </w:t>
      </w:r>
      <w:r>
        <w:t xml:space="preserve">original </w:t>
      </w:r>
      <w:r>
        <w:t xml:space="preserve">propuesto por el autor </w:t>
      </w:r>
      <w:r>
        <w:t xml:space="preserve">se presenta </w:t>
      </w:r>
      <w:r w:rsidR="00734435">
        <w:t xml:space="preserve">en la Fig. (1-13) </w:t>
      </w:r>
      <w:r>
        <w:t xml:space="preserve">junto con </w:t>
      </w:r>
      <w:r w:rsidR="00734435">
        <w:t xml:space="preserve">el detalle de la celda de conversión tensión-corriente, de gran importancia dado que se vincula directamente con el usuario. </w:t>
      </w:r>
    </w:p>
    <w:p w14:paraId="779474AF" w14:textId="5A36074A" w:rsidR="00734435" w:rsidRDefault="00734435" w:rsidP="00F67591">
      <w:pPr>
        <w:ind w:firstLine="0"/>
      </w:pPr>
    </w:p>
    <w:p w14:paraId="496F450C" w14:textId="77777777" w:rsidR="00F67591" w:rsidRDefault="00F67591" w:rsidP="00F67591">
      <w:pPr>
        <w:ind w:firstLine="0"/>
      </w:pPr>
    </w:p>
    <w:p w14:paraId="0F9F7F28" w14:textId="77777777" w:rsidR="00F67591" w:rsidRDefault="00F67591" w:rsidP="00F67591">
      <w:pPr>
        <w:ind w:firstLine="0"/>
      </w:pPr>
    </w:p>
    <w:p w14:paraId="74DDE770" w14:textId="77777777" w:rsidR="00F67591" w:rsidRDefault="00F67591" w:rsidP="00F67591">
      <w:pPr>
        <w:ind w:firstLine="0"/>
      </w:pPr>
    </w:p>
    <w:p w14:paraId="40E70685" w14:textId="77777777" w:rsidR="00F67591" w:rsidRDefault="00F67591" w:rsidP="00F67591">
      <w:pPr>
        <w:ind w:firstLine="0"/>
      </w:pPr>
    </w:p>
    <w:p w14:paraId="4487AC82" w14:textId="77777777" w:rsidR="00C50ADB" w:rsidRPr="00C50ADB" w:rsidRDefault="00C50ADB" w:rsidP="00F67591">
      <w:pPr>
        <w:ind w:firstLine="0"/>
        <w:rPr>
          <w:sz w:val="8"/>
        </w:rPr>
      </w:pPr>
    </w:p>
    <w:p w14:paraId="54DBB2EA" w14:textId="0D0DF372" w:rsidR="00F67591" w:rsidRDefault="00F67591" w:rsidP="00F67591">
      <w:pPr>
        <w:ind w:firstLine="0"/>
        <w:jc w:val="center"/>
        <w:rPr>
          <w:color w:val="000000" w:themeColor="text1"/>
          <w:sz w:val="22"/>
          <w:szCs w:val="22"/>
        </w:rPr>
      </w:pPr>
      <w:r>
        <w:rPr>
          <w:i/>
          <w:iCs/>
          <w:color w:val="000000" w:themeColor="text1"/>
          <w:sz w:val="22"/>
          <w:szCs w:val="22"/>
        </w:rPr>
        <w:t>Figura 1-13</w:t>
      </w:r>
      <w:r w:rsidRPr="4CA20F83">
        <w:rPr>
          <w:i/>
          <w:iCs/>
          <w:color w:val="000000" w:themeColor="text1"/>
          <w:sz w:val="22"/>
          <w:szCs w:val="22"/>
        </w:rPr>
        <w:t>:</w:t>
      </w:r>
      <w:r>
        <w:rPr>
          <w:i/>
          <w:iCs/>
          <w:color w:val="000000" w:themeColor="text1"/>
          <w:sz w:val="22"/>
          <w:szCs w:val="22"/>
        </w:rPr>
        <w:t xml:space="preserve"> </w:t>
      </w:r>
      <w:r>
        <w:rPr>
          <w:iCs/>
          <w:color w:val="000000" w:themeColor="text1"/>
          <w:sz w:val="22"/>
          <w:szCs w:val="22"/>
        </w:rPr>
        <w:t xml:space="preserve">(a) Diagrama en bloques del electroestimulador propuesto original; (b) </w:t>
      </w:r>
      <w:r>
        <w:rPr>
          <w:color w:val="000000" w:themeColor="text1"/>
          <w:sz w:val="22"/>
          <w:szCs w:val="22"/>
        </w:rPr>
        <w:t xml:space="preserve">Media celda del conversor tensión-corriente (para corriente catódica) (Fuente: referencia </w:t>
      </w:r>
      <w:r>
        <w:fldChar w:fldCharType="begin" w:fldLock="1"/>
      </w:r>
      <w:r w:rsidR="00206FD2">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1]","plainTextFormattedCitation":"[31]","previouslyFormattedCitation":"[31]"},"properties":{"noteIndex":0},"schema":"https://github.com/citation-style-language/schema/raw/master/csl-citation.json"}</w:instrText>
      </w:r>
      <w:r>
        <w:fldChar w:fldCharType="separate"/>
      </w:r>
      <w:r w:rsidRPr="001B54DB">
        <w:rPr>
          <w:noProof/>
        </w:rPr>
        <w:t>[31]</w:t>
      </w:r>
      <w:r>
        <w:fldChar w:fldCharType="end"/>
      </w:r>
      <w:r>
        <w:rPr>
          <w:color w:val="000000" w:themeColor="text1"/>
          <w:sz w:val="22"/>
          <w:szCs w:val="22"/>
        </w:rPr>
        <w:t>)</w:t>
      </w:r>
    </w:p>
    <w:p w14:paraId="4BB76AF3" w14:textId="7E9FF060" w:rsidR="007D7440" w:rsidRPr="007D7440" w:rsidRDefault="00206FD2" w:rsidP="00206FD2">
      <w:r>
        <w:t>El circuito planteado posee una performance documentada, dado que ha sido aplicado para la realización de estudios de varios aspectos funcionales del fenómeno de electroestimulación</w:t>
      </w:r>
      <w:r w:rsidR="00C50ADB">
        <w:t>,</w:t>
      </w:r>
      <w:r>
        <w:t xml:space="preserve"> como las características V-I de la interface electrodo-piel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2]","plainTextFormattedCitation":"[32]","previouslyFormattedCitation":"[32]"},"properties":{"noteIndex":0},"schema":"https://github.com/citation-style-language/schema/raw/master/csl-citation.json"}</w:instrText>
      </w:r>
      <w:r>
        <w:fldChar w:fldCharType="separate"/>
      </w:r>
      <w:r w:rsidRPr="00206FD2">
        <w:rPr>
          <w:noProof/>
        </w:rPr>
        <w:t>[32]</w:t>
      </w:r>
      <w:r>
        <w:fldChar w:fldCharType="end"/>
      </w:r>
      <w:r>
        <w:t xml:space="preserve"> y las variaciones del umbral se sensibilidad ante la electroestimulación </w:t>
      </w:r>
      <w:r>
        <w:fldChar w:fldCharType="begin" w:fldLock="1"/>
      </w:r>
      <w:r w:rsidR="00DC21D0">
        <w:instrText>ADDIN CSL_CITATION {"citationItems":[{"id":"ITEM-1","itemData":{"author":[{"dropping-particle":"","family":"Kaczmarek","given":"Kurt A","non-dropping-particle":"","parse-names":false,"suffix":""},{"dropping-particle":"","family":"Webster","given":"John G","non-dropping-particle":"","parse-names":false,"suffix":""},{"dropping-particle":"","family":"Radwin","given":"Robert G","non-dropping-particle":"","parse-names":false,"suffix":""},{"dropping-particle":"","family":"Wi","given":"Madison","non-dropping-particle":"","parse-names":false,"suffix":""}],"id":"ITEM-1","issue":"3","issued":{"date-parts":[["1990"]]},"page":"1060-1061","title":"PERIODIC VARIATIONS IN THE ELECTROTACTILE","type":"article-journal","volume":"12"},"uris":["http://www.mendeley.com/documents/?uuid=609a3aa2-61f1-426b-8c8b-69a2eb888a6e"]}],"mendeley":{"formattedCitation":"[33]","plainTextFormattedCitation":"[33]","previouslyFormattedCitation":"[33]"},"properties":{"noteIndex":0},"schema":"https://github.com/citation-style-language/schema/raw/master/csl-citation.json"}</w:instrText>
      </w:r>
      <w:r>
        <w:fldChar w:fldCharType="separate"/>
      </w:r>
      <w:r w:rsidRPr="00206FD2">
        <w:rPr>
          <w:noProof/>
        </w:rPr>
        <w:t>[33]</w:t>
      </w:r>
      <w:r>
        <w:fldChar w:fldCharType="end"/>
      </w:r>
      <w:r>
        <w:t>. Trabajando sobre el sistema de control, se propone generar las</w:t>
      </w:r>
      <w:r w:rsidR="00C50ADB">
        <w:t xml:space="preserve"> </w:t>
      </w:r>
      <w:r>
        <w:t>configuraciones necesarias que permita</w:t>
      </w:r>
      <w:r w:rsidR="00C50ADB">
        <w:t>n</w:t>
      </w:r>
      <w:r>
        <w:t xml:space="preserve"> ampliar los márgenes de funcionamiento para poder realizar un estudio exploratorio para la determinación de umbrales táctiles a nivel de brazo y antebrazo.</w:t>
      </w:r>
    </w:p>
    <w:p w14:paraId="11412891" w14:textId="448C0C0F" w:rsidR="007D7440" w:rsidRPr="007D7440" w:rsidRDefault="007D7440" w:rsidP="007D7440">
      <w:pPr>
        <w:pStyle w:val="Ttulo4"/>
        <w:numPr>
          <w:ilvl w:val="3"/>
          <w:numId w:val="7"/>
        </w:numPr>
      </w:pPr>
      <w:r>
        <w:lastRenderedPageBreak/>
        <w:t>La técnica para electroestimulación</w:t>
      </w:r>
    </w:p>
    <w:p w14:paraId="00A02E48" w14:textId="4A2760C1" w:rsidR="001C77A0" w:rsidRDefault="00DC21D0" w:rsidP="001C77A0">
      <w:r>
        <w:t>Determinada la forma de onda y el hardware necesario</w:t>
      </w:r>
      <w:r w:rsidR="00C50ADB">
        <w:t>, para la</w:t>
      </w:r>
      <w:r>
        <w:t xml:space="preserve"> generación y aplicación a un usuario de la señal de e</w:t>
      </w:r>
      <w:r w:rsidR="00C50ADB">
        <w:t>lectroestimulación táctil, resta</w:t>
      </w:r>
      <w:r>
        <w:t xml:space="preserve"> proponer la metodología para su aplicación y cuáles serán los parámetros configurables de la señal. En este aspecto, se toma como referencia los estudios realizados en la aplicación de electroestimulación táctil no invasiva para la digitalización de texto en Braille propuesta y desarrollada en </w:t>
      </w:r>
      <w:r>
        <w:fldChar w:fldCharType="begin" w:fldLock="1"/>
      </w:r>
      <w: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2","issue":"1","issued":{"date-parts":[["2011"]]},"page":"1-9","title":"Electrical stimulation of mechanoreceptors","type":"article-journal","volume":"332"},"uris":["http://www.mendeley.com/documents/?uuid=9942ad98-30a9-4911-88e1-3c1d14f9c34d"]},{"id":"ITEM-3","itemData":{"author":[{"dropping-particle":"","family":"Echenique","given":"A M","non-dropping-particle":"","parse-names":false,"suffix":""},{"dropping-particle":"","family":"Graffigna","given":"J P","non-dropping-particle":"","parse-names":false,"suffix":""},{"dropping-particle":"","family":"Mut","given":"V","non-dropping-particle":"","parse-names":false,"suffix":""}],"id":"ITEM-3","issue":"2","issued":{"date-parts":[["2011"]]},"page":"607-610","title":"Selección de Parámetros Óptimos para la Electroestimulación Cutánea en Personas Ciegas","type":"article-journal"},"uris":["http://www.mendeley.com/documents/?uuid=ba0ded43-15af-418d-8676-08455681e510"]}],"mendeley":{"formattedCitation":"[24], [34], [35]","manualFormatting":"[24], [34] y [35]","plainTextFormattedCitation":"[24], [34], [35]"},"properties":{"noteIndex":0},"schema":"https://github.com/citation-style-language/schema/raw/master/csl-citation.json"}</w:instrText>
      </w:r>
      <w:r>
        <w:fldChar w:fldCharType="separate"/>
      </w:r>
      <w:r>
        <w:rPr>
          <w:noProof/>
        </w:rPr>
        <w:t>[24], [34] y</w:t>
      </w:r>
      <w:r w:rsidRPr="00DC21D0">
        <w:rPr>
          <w:noProof/>
        </w:rPr>
        <w:t xml:space="preserve"> [35]</w:t>
      </w:r>
      <w:r>
        <w:fldChar w:fldCharType="end"/>
      </w:r>
      <w:r>
        <w:t>.</w:t>
      </w:r>
    </w:p>
    <w:p w14:paraId="485209A7" w14:textId="780539BB" w:rsidR="00534BA5" w:rsidRPr="00E66C08" w:rsidRDefault="00DC21D0" w:rsidP="00E66C08">
      <w:r>
        <w:t>En estos desarrollos, tomando como base la señal presentada en la Fig.</w:t>
      </w:r>
      <w:r w:rsidR="00C50ADB">
        <w:t xml:space="preserve"> (1-12), se establecen una serie</w:t>
      </w:r>
      <w:r>
        <w:t xml:space="preserve"> de valores discretos temporales, planteando tres valores de ciclo de trabajo (CT), 16%, 12% y 8% (definidos a partir del período de la corriente anódica sobre el de la corriente catódica) y para cada CT, variaciones de la frecuencia de la señal entre 278 Hz y 1111 Hz. Los saltos de frecuencia son una consecuencia de tomar co</w:t>
      </w:r>
      <w:r w:rsidR="00C50ADB">
        <w:t>mo variable independiente el anch</w:t>
      </w:r>
      <w:r>
        <w:t>o del pulso de la corriente anódica (saliente del usuario)</w:t>
      </w:r>
      <w:r w:rsidR="00026FDF">
        <w:t xml:space="preserve"> entre los márgenes desde 150 </w:t>
      </w:r>
      <w:proofErr w:type="spellStart"/>
      <w:r w:rsidR="00026FDF">
        <w:t>us</w:t>
      </w:r>
      <w:proofErr w:type="spellEnd"/>
      <w:r w:rsidR="00026FDF">
        <w:t xml:space="preserve"> hasta 300 </w:t>
      </w:r>
      <w:proofErr w:type="spellStart"/>
      <w:r w:rsidR="00026FDF">
        <w:t>us</w:t>
      </w:r>
      <w:proofErr w:type="spellEnd"/>
      <w:r w:rsidR="00026FDF">
        <w:t xml:space="preserve">, con pasos de a 10 </w:t>
      </w:r>
      <w:proofErr w:type="spellStart"/>
      <w:r w:rsidR="00026FDF">
        <w:t>us</w:t>
      </w:r>
      <w:proofErr w:type="spellEnd"/>
      <w:r w:rsidR="00026FDF">
        <w:t>, para cada CT.</w:t>
      </w:r>
    </w:p>
    <w:p w14:paraId="14D744AB" w14:textId="26CE438D" w:rsidR="00C84667" w:rsidRDefault="00C84667" w:rsidP="001C77A0">
      <w:r>
        <w:t>Una característica importante es que debe mantenerse a lo largo del estudio la equivalencia entre las áreas positiva y negativa, esto implica mantener el flujo de carga neto nulo a través de la interfaz electrodo-piel, para evitar lesiones en los puntos de estimulación.</w:t>
      </w:r>
      <w:r w:rsidR="00534BA5">
        <w:t xml:space="preserve"> En la Tabla (1-1) se presentan los valores del ensayo propuesto.</w:t>
      </w:r>
    </w:p>
    <w:p w14:paraId="37D5B7D0" w14:textId="2EF9E3E6" w:rsidR="00534BA5" w:rsidRPr="00534BA5" w:rsidRDefault="00E66C08" w:rsidP="00E66C08">
      <w:pPr>
        <w:tabs>
          <w:tab w:val="left" w:pos="7513"/>
          <w:tab w:val="left" w:pos="7655"/>
        </w:tabs>
        <w:ind w:left="1134" w:right="1133" w:firstLine="0"/>
      </w:pPr>
      <w:r>
        <w:rPr>
          <w:noProof/>
          <w:lang w:val="es-AR"/>
        </w:rPr>
        <w:drawing>
          <wp:anchor distT="0" distB="0" distL="114300" distR="114300" simplePos="0" relativeHeight="251672576" behindDoc="0" locked="0" layoutInCell="1" allowOverlap="1" wp14:anchorId="7F31B40F" wp14:editId="2F1EE9FD">
            <wp:simplePos x="0" y="0"/>
            <wp:positionH relativeFrom="column">
              <wp:posOffset>1840230</wp:posOffset>
            </wp:positionH>
            <wp:positionV relativeFrom="paragraph">
              <wp:posOffset>425202</wp:posOffset>
            </wp:positionV>
            <wp:extent cx="2353264" cy="3555446"/>
            <wp:effectExtent l="0" t="0" r="9525" b="6985"/>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357609" cy="356201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34BA5">
        <w:rPr>
          <w:i/>
          <w:iCs/>
          <w:color w:val="000000" w:themeColor="text1"/>
          <w:sz w:val="22"/>
          <w:szCs w:val="22"/>
        </w:rPr>
        <w:t>Tabla 1-1</w:t>
      </w:r>
      <w:r w:rsidR="00534BA5" w:rsidRPr="4CA20F83">
        <w:rPr>
          <w:i/>
          <w:iCs/>
          <w:color w:val="000000" w:themeColor="text1"/>
          <w:sz w:val="22"/>
          <w:szCs w:val="22"/>
        </w:rPr>
        <w:t>:</w:t>
      </w:r>
      <w:r w:rsidR="00534BA5">
        <w:rPr>
          <w:i/>
          <w:iCs/>
          <w:color w:val="000000" w:themeColor="text1"/>
          <w:sz w:val="22"/>
          <w:szCs w:val="22"/>
        </w:rPr>
        <w:t xml:space="preserve"> </w:t>
      </w:r>
      <w:r>
        <w:rPr>
          <w:iCs/>
          <w:color w:val="000000" w:themeColor="text1"/>
          <w:sz w:val="22"/>
          <w:szCs w:val="22"/>
        </w:rPr>
        <w:t>Valores de frecuencia y CT a configurar para el proceso de electroestimulación y determinación de umbrales táctiles</w:t>
      </w:r>
      <w:r w:rsidR="00534BA5">
        <w:rPr>
          <w:iCs/>
          <w:color w:val="000000" w:themeColor="text1"/>
          <w:sz w:val="22"/>
          <w:szCs w:val="22"/>
        </w:rPr>
        <w:t xml:space="preserve"> </w:t>
      </w:r>
      <w:r w:rsidR="00534BA5">
        <w:rPr>
          <w:color w:val="000000" w:themeColor="text1"/>
          <w:sz w:val="22"/>
          <w:szCs w:val="22"/>
        </w:rPr>
        <w:t xml:space="preserve">(Fuente: referencia </w:t>
      </w:r>
      <w:r w:rsidR="00534BA5">
        <w:fldChar w:fldCharType="begin" w:fldLock="1"/>
      </w:r>
      <w:r>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1]","manualFormatting":"[34]","plainTextFormattedCitation":"[31]","previouslyFormattedCitation":"[31]"},"properties":{"noteIndex":0},"schema":"https://github.com/citation-style-language/schema/raw/master/csl-citation.json"}</w:instrText>
      </w:r>
      <w:r w:rsidR="00534BA5">
        <w:fldChar w:fldCharType="separate"/>
      </w:r>
      <w:r>
        <w:rPr>
          <w:noProof/>
        </w:rPr>
        <w:t>[34</w:t>
      </w:r>
      <w:r w:rsidR="00534BA5" w:rsidRPr="001B54DB">
        <w:rPr>
          <w:noProof/>
        </w:rPr>
        <w:t>]</w:t>
      </w:r>
      <w:r w:rsidR="00534BA5">
        <w:fldChar w:fldCharType="end"/>
      </w:r>
      <w:r>
        <w:t>).</w:t>
      </w:r>
    </w:p>
    <w:p w14:paraId="1CF969B3" w14:textId="6A0FA0A9" w:rsidR="00534BA5" w:rsidRDefault="00534BA5" w:rsidP="00534BA5">
      <w:pPr>
        <w:ind w:firstLine="0"/>
        <w:jc w:val="center"/>
        <w:rPr>
          <w:i/>
          <w:iCs/>
          <w:color w:val="000000" w:themeColor="text1"/>
          <w:sz w:val="22"/>
          <w:szCs w:val="22"/>
        </w:rPr>
      </w:pPr>
    </w:p>
    <w:p w14:paraId="2758C847" w14:textId="77777777" w:rsidR="00534BA5" w:rsidRDefault="00534BA5" w:rsidP="00534BA5">
      <w:pPr>
        <w:ind w:firstLine="0"/>
        <w:jc w:val="center"/>
        <w:rPr>
          <w:i/>
          <w:iCs/>
          <w:color w:val="000000" w:themeColor="text1"/>
          <w:sz w:val="22"/>
          <w:szCs w:val="22"/>
        </w:rPr>
      </w:pPr>
    </w:p>
    <w:p w14:paraId="140813E1" w14:textId="77777777" w:rsidR="00534BA5" w:rsidRDefault="00534BA5" w:rsidP="00534BA5">
      <w:pPr>
        <w:ind w:firstLine="0"/>
        <w:jc w:val="center"/>
        <w:rPr>
          <w:i/>
          <w:iCs/>
          <w:color w:val="000000" w:themeColor="text1"/>
          <w:sz w:val="22"/>
          <w:szCs w:val="22"/>
        </w:rPr>
      </w:pPr>
    </w:p>
    <w:p w14:paraId="269C47B6" w14:textId="77777777" w:rsidR="00534BA5" w:rsidRDefault="00534BA5" w:rsidP="00534BA5">
      <w:pPr>
        <w:ind w:firstLine="0"/>
        <w:rPr>
          <w:i/>
          <w:iCs/>
          <w:color w:val="000000" w:themeColor="text1"/>
          <w:sz w:val="22"/>
          <w:szCs w:val="22"/>
        </w:rPr>
      </w:pPr>
    </w:p>
    <w:p w14:paraId="64520B04" w14:textId="77777777" w:rsidR="00534BA5" w:rsidRDefault="00534BA5" w:rsidP="00534BA5">
      <w:pPr>
        <w:ind w:firstLine="0"/>
        <w:rPr>
          <w:i/>
          <w:iCs/>
          <w:color w:val="000000" w:themeColor="text1"/>
          <w:sz w:val="22"/>
          <w:szCs w:val="22"/>
        </w:rPr>
      </w:pPr>
    </w:p>
    <w:p w14:paraId="3A7D7E6E" w14:textId="77777777" w:rsidR="00534BA5" w:rsidRDefault="00534BA5" w:rsidP="00534BA5">
      <w:pPr>
        <w:ind w:firstLine="0"/>
        <w:rPr>
          <w:i/>
          <w:iCs/>
          <w:color w:val="000000" w:themeColor="text1"/>
          <w:sz w:val="22"/>
          <w:szCs w:val="22"/>
        </w:rPr>
      </w:pPr>
    </w:p>
    <w:p w14:paraId="7B6823F7" w14:textId="77777777" w:rsidR="00534BA5" w:rsidRDefault="00534BA5" w:rsidP="00534BA5">
      <w:pPr>
        <w:ind w:firstLine="0"/>
        <w:rPr>
          <w:i/>
          <w:iCs/>
          <w:color w:val="000000" w:themeColor="text1"/>
          <w:sz w:val="22"/>
          <w:szCs w:val="22"/>
        </w:rPr>
      </w:pPr>
    </w:p>
    <w:p w14:paraId="5F6FE21B" w14:textId="77777777" w:rsidR="005E1AEB" w:rsidRPr="007052ED" w:rsidRDefault="005E1AEB" w:rsidP="00E66C08">
      <w:pPr>
        <w:ind w:firstLine="0"/>
      </w:pPr>
    </w:p>
    <w:p w14:paraId="798ED541" w14:textId="77777777" w:rsidR="00F0100E" w:rsidRDefault="00F0100E"/>
    <w:p w14:paraId="77982628" w14:textId="77777777" w:rsidR="00F0100E" w:rsidRDefault="00F0100E"/>
    <w:p w14:paraId="22FCBD00"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49"/>
          <w:footerReference w:type="default" r:id="rId50"/>
          <w:type w:val="continuous"/>
          <w:pgSz w:w="11906" w:h="16838"/>
          <w:pgMar w:top="1418" w:right="1134" w:bottom="1418" w:left="1134" w:header="720" w:footer="720" w:gutter="0"/>
          <w:cols w:space="720"/>
        </w:sectPr>
      </w:pPr>
      <w:r>
        <w:lastRenderedPageBreak/>
        <w:br w:type="page"/>
      </w:r>
    </w:p>
    <w:p w14:paraId="54EB7533" w14:textId="7217DFD6" w:rsidR="00F0100E" w:rsidRDefault="002B5DF4" w:rsidP="002B5DF4">
      <w:pPr>
        <w:pStyle w:val="Ttulo1"/>
        <w:numPr>
          <w:ilvl w:val="0"/>
          <w:numId w:val="7"/>
        </w:numPr>
      </w:pPr>
      <w:r>
        <w:lastRenderedPageBreak/>
        <w:t>Diseño y desarrollo de prototipo</w:t>
      </w:r>
    </w:p>
    <w:p w14:paraId="67FC1B50" w14:textId="77777777" w:rsidR="00F0100E" w:rsidRDefault="4CA20F83" w:rsidP="00BF79AA">
      <w:pPr>
        <w:pStyle w:val="Ttulo2"/>
        <w:numPr>
          <w:ilvl w:val="1"/>
          <w:numId w:val="42"/>
        </w:numPr>
      </w:pPr>
      <w:r>
        <w:t>Título 2</w:t>
      </w:r>
    </w:p>
    <w:p w14:paraId="4DB0BA95" w14:textId="77777777" w:rsidR="00F0100E" w:rsidRDefault="4CA20F83" w:rsidP="00BF79AA">
      <w:pPr>
        <w:pStyle w:val="Ttulo3"/>
        <w:numPr>
          <w:ilvl w:val="2"/>
          <w:numId w:val="42"/>
        </w:numPr>
      </w:pPr>
      <w:r>
        <w:t>Título 3</w:t>
      </w:r>
    </w:p>
    <w:p w14:paraId="0FF2BCE6" w14:textId="77777777" w:rsidR="00F0100E" w:rsidRDefault="4CA20F83" w:rsidP="00BF79AA">
      <w:pPr>
        <w:pStyle w:val="Ttulo4"/>
        <w:numPr>
          <w:ilvl w:val="3"/>
          <w:numId w:val="42"/>
        </w:numPr>
      </w:pPr>
      <w:r>
        <w:t>Título 4</w:t>
      </w:r>
    </w:p>
    <w:p w14:paraId="6E458411" w14:textId="77777777" w:rsidR="00F0100E" w:rsidRDefault="00697B5D">
      <w:r>
        <w:t>Normal</w:t>
      </w:r>
    </w:p>
    <w:p w14:paraId="7BE86912" w14:textId="77777777" w:rsidR="00F0100E" w:rsidRDefault="00697B5D" w:rsidP="4CA20F83">
      <w:pPr>
        <w:pBdr>
          <w:top w:val="nil"/>
          <w:left w:val="nil"/>
          <w:bottom w:val="nil"/>
          <w:right w:val="nil"/>
          <w:between w:val="nil"/>
        </w:pBdr>
        <w:tabs>
          <w:tab w:val="center" w:pos="4536"/>
          <w:tab w:val="right" w:pos="9072"/>
        </w:tabs>
        <w:spacing w:after="240"/>
        <w:ind w:firstLine="0"/>
        <w:rPr>
          <w:color w:val="000000"/>
        </w:rPr>
      </w:pPr>
      <w:r>
        <w:rPr>
          <w:color w:val="000000"/>
        </w:rPr>
        <w:tab/>
        <w:t>Ecuación</w:t>
      </w:r>
      <w:r>
        <w:rPr>
          <w:color w:val="000000"/>
        </w:rPr>
        <w:tab/>
        <w:t>(2-1)</w:t>
      </w:r>
    </w:p>
    <w:p w14:paraId="1E13E322" w14:textId="77777777" w:rsidR="00F0100E" w:rsidRDefault="00697B5D" w:rsidP="4CA20F83">
      <w:pPr>
        <w:keepNext/>
        <w:pBdr>
          <w:top w:val="nil"/>
          <w:left w:val="nil"/>
          <w:bottom w:val="nil"/>
          <w:right w:val="nil"/>
          <w:between w:val="nil"/>
        </w:pBdr>
        <w:spacing w:before="240"/>
        <w:ind w:firstLine="0"/>
        <w:jc w:val="center"/>
        <w:rPr>
          <w:color w:val="000000"/>
        </w:rPr>
      </w:pPr>
      <w:r>
        <w:rPr>
          <w:noProof/>
          <w:color w:val="000000"/>
          <w:lang w:val="es-AR"/>
        </w:rPr>
        <w:drawing>
          <wp:inline distT="0" distB="0" distL="0" distR="0" wp14:anchorId="426DDAEB" wp14:editId="0B74417E">
            <wp:extent cx="1752600" cy="1819275"/>
            <wp:effectExtent l="0" t="0" r="0" b="0"/>
            <wp:docPr id="4" name="image3.png" descr="MCj03126600000[1]"/>
            <wp:cNvGraphicFramePr/>
            <a:graphic xmlns:a="http://schemas.openxmlformats.org/drawingml/2006/main">
              <a:graphicData uri="http://schemas.openxmlformats.org/drawingml/2006/picture">
                <pic:pic xmlns:pic="http://schemas.openxmlformats.org/drawingml/2006/picture">
                  <pic:nvPicPr>
                    <pic:cNvPr id="0" name="image3.png" descr="MCj03126600000[1]"/>
                    <pic:cNvPicPr preferRelativeResize="0"/>
                  </pic:nvPicPr>
                  <pic:blipFill>
                    <a:blip r:embed="rId51"/>
                    <a:srcRect/>
                    <a:stretch>
                      <a:fillRect/>
                    </a:stretch>
                  </pic:blipFill>
                  <pic:spPr>
                    <a:xfrm>
                      <a:off x="0" y="0"/>
                      <a:ext cx="1752600" cy="1819275"/>
                    </a:xfrm>
                    <a:prstGeom prst="rect">
                      <a:avLst/>
                    </a:prstGeom>
                    <a:ln/>
                  </pic:spPr>
                </pic:pic>
              </a:graphicData>
            </a:graphic>
          </wp:inline>
        </w:drawing>
      </w:r>
    </w:p>
    <w:p w14:paraId="7BFD521C" w14:textId="77777777" w:rsidR="00F0100E" w:rsidRDefault="4CA20F83" w:rsidP="4CA20F83">
      <w:pPr>
        <w:pBdr>
          <w:top w:val="nil"/>
          <w:left w:val="nil"/>
          <w:bottom w:val="nil"/>
          <w:right w:val="nil"/>
          <w:between w:val="nil"/>
        </w:pBdr>
        <w:spacing w:before="60" w:after="240"/>
        <w:ind w:left="1418" w:right="1418" w:hanging="1418"/>
        <w:rPr>
          <w:color w:val="000000"/>
          <w:sz w:val="22"/>
          <w:szCs w:val="22"/>
        </w:rPr>
      </w:pPr>
      <w:r w:rsidRPr="4CA20F83">
        <w:rPr>
          <w:i/>
          <w:iCs/>
          <w:color w:val="000000" w:themeColor="text1"/>
          <w:sz w:val="22"/>
          <w:szCs w:val="22"/>
        </w:rPr>
        <w:t>Figura 2-1:</w:t>
      </w:r>
      <w:r w:rsidRPr="4CA20F83">
        <w:rPr>
          <w:color w:val="000000" w:themeColor="text1"/>
          <w:sz w:val="22"/>
          <w:szCs w:val="22"/>
        </w:rPr>
        <w:t xml:space="preserve"> Epígrafe de figura.</w:t>
      </w:r>
    </w:p>
    <w:p w14:paraId="4043F64E" w14:textId="77777777" w:rsidR="00F0100E" w:rsidRDefault="00697B5D">
      <w:r>
        <w:t>Normal</w:t>
      </w:r>
    </w:p>
    <w:p w14:paraId="0A4CEB2D" w14:textId="77777777" w:rsidR="00F0100E" w:rsidRDefault="00697B5D" w:rsidP="00124DF9">
      <w:pPr>
        <w:numPr>
          <w:ilvl w:val="0"/>
          <w:numId w:val="8"/>
        </w:numPr>
        <w:pBdr>
          <w:top w:val="nil"/>
          <w:left w:val="nil"/>
          <w:bottom w:val="nil"/>
          <w:right w:val="nil"/>
          <w:between w:val="nil"/>
        </w:pBdr>
        <w:spacing w:after="240"/>
        <w:ind w:right="567"/>
      </w:pPr>
      <w:r>
        <w:rPr>
          <w:color w:val="000000"/>
        </w:rPr>
        <w:t>Lista con letras</w:t>
      </w:r>
    </w:p>
    <w:p w14:paraId="43E6D2D9" w14:textId="77777777" w:rsidR="00F0100E" w:rsidRDefault="00697B5D" w:rsidP="00124DF9">
      <w:pPr>
        <w:numPr>
          <w:ilvl w:val="0"/>
          <w:numId w:val="8"/>
        </w:numPr>
        <w:pBdr>
          <w:top w:val="nil"/>
          <w:left w:val="nil"/>
          <w:bottom w:val="nil"/>
          <w:right w:val="nil"/>
          <w:between w:val="nil"/>
        </w:pBdr>
        <w:spacing w:after="240"/>
        <w:ind w:right="567"/>
      </w:pPr>
      <w:r>
        <w:rPr>
          <w:color w:val="000000"/>
        </w:rPr>
        <w:t>Lista con letras</w:t>
      </w:r>
    </w:p>
    <w:p w14:paraId="09339CD6" w14:textId="77777777" w:rsidR="00F0100E" w:rsidRDefault="4CA20F83" w:rsidP="4CA20F83">
      <w:pPr>
        <w:pBdr>
          <w:top w:val="nil"/>
          <w:left w:val="nil"/>
          <w:bottom w:val="nil"/>
          <w:right w:val="nil"/>
          <w:between w:val="nil"/>
        </w:pBdr>
        <w:spacing w:line="480" w:lineRule="auto"/>
        <w:ind w:left="567" w:right="567" w:hanging="210"/>
        <w:rPr>
          <w:color w:val="000000"/>
        </w:rPr>
      </w:pPr>
      <w:r w:rsidRPr="4CA20F83">
        <w:rPr>
          <w:color w:val="000000" w:themeColor="text1"/>
        </w:rPr>
        <w:t xml:space="preserve">Normal </w:t>
      </w:r>
      <w:proofErr w:type="spellStart"/>
      <w:r w:rsidRPr="4CA20F83">
        <w:rPr>
          <w:color w:val="000000" w:themeColor="text1"/>
        </w:rPr>
        <w:t>indentado</w:t>
      </w:r>
      <w:proofErr w:type="spellEnd"/>
    </w:p>
    <w:p w14:paraId="1C147498" w14:textId="77777777" w:rsidR="00F0100E" w:rsidRDefault="00697B5D" w:rsidP="00124DF9">
      <w:pPr>
        <w:numPr>
          <w:ilvl w:val="0"/>
          <w:numId w:val="2"/>
        </w:numPr>
        <w:pBdr>
          <w:top w:val="nil"/>
          <w:left w:val="nil"/>
          <w:bottom w:val="nil"/>
          <w:right w:val="nil"/>
          <w:between w:val="nil"/>
        </w:pBdr>
        <w:spacing w:after="240"/>
        <w:ind w:right="1134"/>
      </w:pPr>
      <w:r>
        <w:rPr>
          <w:color w:val="000000"/>
        </w:rPr>
        <w:t>Lista con letras 2</w:t>
      </w:r>
    </w:p>
    <w:p w14:paraId="57C99D32" w14:textId="77777777" w:rsidR="00F0100E" w:rsidRDefault="00697B5D" w:rsidP="00124DF9">
      <w:pPr>
        <w:numPr>
          <w:ilvl w:val="0"/>
          <w:numId w:val="2"/>
        </w:numPr>
        <w:pBdr>
          <w:top w:val="nil"/>
          <w:left w:val="nil"/>
          <w:bottom w:val="nil"/>
          <w:right w:val="nil"/>
          <w:between w:val="nil"/>
        </w:pBdr>
        <w:spacing w:after="240"/>
        <w:ind w:right="1134"/>
      </w:pPr>
      <w:r>
        <w:rPr>
          <w:color w:val="000000"/>
        </w:rPr>
        <w:t>Lista con letras 2</w:t>
      </w:r>
    </w:p>
    <w:p w14:paraId="6CA066EC" w14:textId="77777777" w:rsidR="00F0100E" w:rsidRDefault="00697B5D" w:rsidP="00124DF9">
      <w:pPr>
        <w:numPr>
          <w:ilvl w:val="0"/>
          <w:numId w:val="1"/>
        </w:numPr>
        <w:pBdr>
          <w:top w:val="nil"/>
          <w:left w:val="nil"/>
          <w:bottom w:val="nil"/>
          <w:right w:val="nil"/>
          <w:between w:val="nil"/>
        </w:pBdr>
        <w:spacing w:after="240"/>
        <w:ind w:right="567"/>
      </w:pPr>
      <w:r>
        <w:rPr>
          <w:color w:val="000000"/>
        </w:rPr>
        <w:t>Lista con números</w:t>
      </w:r>
    </w:p>
    <w:p w14:paraId="60994AD1" w14:textId="77777777" w:rsidR="00F0100E" w:rsidRDefault="4CA20F83" w:rsidP="4CA20F83">
      <w:pPr>
        <w:pBdr>
          <w:top w:val="nil"/>
          <w:left w:val="nil"/>
          <w:bottom w:val="nil"/>
          <w:right w:val="nil"/>
          <w:between w:val="nil"/>
        </w:pBdr>
        <w:spacing w:line="480" w:lineRule="auto"/>
        <w:ind w:left="567" w:right="567" w:hanging="210"/>
        <w:rPr>
          <w:color w:val="000000"/>
        </w:rPr>
      </w:pPr>
      <w:r w:rsidRPr="4CA20F83">
        <w:rPr>
          <w:color w:val="000000" w:themeColor="text1"/>
        </w:rPr>
        <w:t xml:space="preserve">Normal </w:t>
      </w:r>
      <w:proofErr w:type="spellStart"/>
      <w:r w:rsidRPr="4CA20F83">
        <w:rPr>
          <w:color w:val="000000" w:themeColor="text1"/>
        </w:rPr>
        <w:t>indentado</w:t>
      </w:r>
      <w:proofErr w:type="spellEnd"/>
    </w:p>
    <w:p w14:paraId="73D82118" w14:textId="77777777" w:rsidR="00F0100E" w:rsidRDefault="00697B5D" w:rsidP="00124DF9">
      <w:pPr>
        <w:numPr>
          <w:ilvl w:val="0"/>
          <w:numId w:val="3"/>
        </w:numPr>
        <w:pBdr>
          <w:top w:val="nil"/>
          <w:left w:val="nil"/>
          <w:bottom w:val="nil"/>
          <w:right w:val="nil"/>
          <w:between w:val="nil"/>
        </w:pBdr>
        <w:spacing w:after="240"/>
        <w:ind w:right="1134"/>
      </w:pPr>
      <w:r>
        <w:rPr>
          <w:color w:val="000000"/>
        </w:rPr>
        <w:lastRenderedPageBreak/>
        <w:t>Lista con números 2</w:t>
      </w:r>
    </w:p>
    <w:p w14:paraId="457A8882" w14:textId="77777777" w:rsidR="00F0100E" w:rsidRDefault="00697B5D" w:rsidP="00124DF9">
      <w:pPr>
        <w:numPr>
          <w:ilvl w:val="0"/>
          <w:numId w:val="4"/>
        </w:numPr>
        <w:pBdr>
          <w:top w:val="nil"/>
          <w:left w:val="nil"/>
          <w:bottom w:val="nil"/>
          <w:right w:val="nil"/>
          <w:between w:val="nil"/>
        </w:pBdr>
        <w:spacing w:after="240"/>
        <w:ind w:right="567"/>
      </w:pPr>
      <w:r>
        <w:rPr>
          <w:color w:val="000000"/>
        </w:rPr>
        <w:t>Lista con viñetas</w:t>
      </w:r>
    </w:p>
    <w:p w14:paraId="08D3C78F" w14:textId="77777777" w:rsidR="00F0100E" w:rsidRDefault="4CA20F83" w:rsidP="4CA20F83">
      <w:pPr>
        <w:pBdr>
          <w:top w:val="nil"/>
          <w:left w:val="nil"/>
          <w:bottom w:val="nil"/>
          <w:right w:val="nil"/>
          <w:between w:val="nil"/>
        </w:pBdr>
        <w:spacing w:line="480" w:lineRule="auto"/>
        <w:ind w:left="567" w:right="567" w:hanging="210"/>
        <w:rPr>
          <w:color w:val="000000"/>
        </w:rPr>
      </w:pPr>
      <w:r w:rsidRPr="4CA20F83">
        <w:rPr>
          <w:color w:val="000000" w:themeColor="text1"/>
        </w:rPr>
        <w:t xml:space="preserve">Normal </w:t>
      </w:r>
      <w:proofErr w:type="spellStart"/>
      <w:r w:rsidRPr="4CA20F83">
        <w:rPr>
          <w:color w:val="000000" w:themeColor="text1"/>
        </w:rPr>
        <w:t>indentado</w:t>
      </w:r>
      <w:proofErr w:type="spellEnd"/>
    </w:p>
    <w:p w14:paraId="3F9B74BE" w14:textId="77777777" w:rsidR="00F0100E" w:rsidRDefault="00697B5D" w:rsidP="00124DF9">
      <w:pPr>
        <w:numPr>
          <w:ilvl w:val="0"/>
          <w:numId w:val="5"/>
        </w:numPr>
        <w:pBdr>
          <w:top w:val="nil"/>
          <w:left w:val="nil"/>
          <w:bottom w:val="nil"/>
          <w:right w:val="nil"/>
          <w:between w:val="nil"/>
        </w:pBdr>
        <w:spacing w:after="240"/>
        <w:ind w:right="1134"/>
      </w:pPr>
      <w:r>
        <w:rPr>
          <w:color w:val="000000"/>
        </w:rPr>
        <w:t>Lista con viñetas 2</w:t>
      </w:r>
    </w:p>
    <w:p w14:paraId="49DA74EA" w14:textId="77777777" w:rsidR="00F0100E" w:rsidRDefault="00697B5D">
      <w:r>
        <w:t>Normal</w:t>
      </w:r>
    </w:p>
    <w:p w14:paraId="16F3511E" w14:textId="77777777" w:rsidR="00656678" w:rsidRDefault="00656678" w:rsidP="00656678">
      <w:pPr>
        <w:ind w:firstLine="0"/>
      </w:pPr>
    </w:p>
    <w:p w14:paraId="157E2D76" w14:textId="55706F04" w:rsidR="00656678" w:rsidRDefault="00656678" w:rsidP="00656678">
      <w:pPr>
        <w:ind w:firstLine="0"/>
      </w:pPr>
      <w:r>
        <w:t xml:space="preserve">El contenido del documento debe contemplar mínimamente todos los apartados establecidos en el artículo 29 del reglamento de la carrera que se cita a continuación: </w:t>
      </w:r>
    </w:p>
    <w:p w14:paraId="5CC41151" w14:textId="3963FA01" w:rsidR="00F0100E" w:rsidRDefault="00656678" w:rsidP="00656678">
      <w:pPr>
        <w:ind w:firstLine="0"/>
      </w:pPr>
      <w:r>
        <w:t>“ARTICULO 29. - El Documento de Tesis deberá incluir un resumen en castellano y en inglés, una presentación, descripción del estado del arte y justificación de objetivos, la metodología utilizada, los resultados obtenidos, una discusión y un planteamiento de conclusiones y una revisión bibliográfica.”</w:t>
      </w:r>
    </w:p>
    <w:p w14:paraId="68D9483C" w14:textId="77777777" w:rsidR="00F0100E" w:rsidRDefault="00F0100E"/>
    <w:p w14:paraId="72B510A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52"/>
          <w:footerReference w:type="default" r:id="rId53"/>
          <w:type w:val="continuous"/>
          <w:pgSz w:w="11906" w:h="16838"/>
          <w:pgMar w:top="1418" w:right="1134" w:bottom="1418" w:left="1134" w:header="720" w:footer="720" w:gutter="0"/>
          <w:cols w:space="720"/>
        </w:sectPr>
      </w:pPr>
      <w:r>
        <w:br w:type="page"/>
      </w:r>
    </w:p>
    <w:p w14:paraId="274C6488" w14:textId="77777777" w:rsidR="00F0100E" w:rsidRDefault="00697B5D">
      <w:pPr>
        <w:pStyle w:val="Ttulo1"/>
      </w:pPr>
      <w:r>
        <w:lastRenderedPageBreak/>
        <w:br w:type="page"/>
      </w:r>
      <w:r w:rsidR="4CA20F83">
        <w:lastRenderedPageBreak/>
        <w:t>Apéndice A   Este es un apéndice</w:t>
      </w:r>
    </w:p>
    <w:p w14:paraId="38B9801C" w14:textId="77777777" w:rsidR="00F0100E" w:rsidRDefault="4CA20F83">
      <w:pPr>
        <w:pStyle w:val="Ttulo2"/>
      </w:pPr>
      <w:r>
        <w:t>A.1   Título 2 en un apéndice</w:t>
      </w:r>
    </w:p>
    <w:p w14:paraId="3F748FAF" w14:textId="77777777" w:rsidR="00F0100E" w:rsidRDefault="4CA20F83">
      <w:pPr>
        <w:pStyle w:val="Ttulo3"/>
      </w:pPr>
      <w:r>
        <w:t>A.1.1   Título 3 en un apéndice</w:t>
      </w:r>
    </w:p>
    <w:p w14:paraId="75B8FA6C" w14:textId="77777777" w:rsidR="00F0100E" w:rsidRDefault="4CA20F83">
      <w:pPr>
        <w:pStyle w:val="Ttulo4"/>
      </w:pPr>
      <w:r>
        <w:t>A.1.1.1   Título 4 en un apéndice</w:t>
      </w:r>
    </w:p>
    <w:p w14:paraId="546BF6DF" w14:textId="77777777" w:rsidR="00F0100E" w:rsidRDefault="4CA20F83">
      <w:r>
        <w:t xml:space="preserve">Todas las entidades numerables, tales como ecuaciones (ver </w:t>
      </w:r>
      <w:proofErr w:type="spellStart"/>
      <w:r>
        <w:t>ec</w:t>
      </w:r>
      <w:proofErr w:type="spellEnd"/>
      <w:r>
        <w:t>. (A-1)), secciones, figuras y tablas, deben incluir el número de apéndice.</w:t>
      </w:r>
    </w:p>
    <w:p w14:paraId="4CEAA9BE" w14:textId="77777777" w:rsidR="00F0100E" w:rsidRDefault="4CA20F83" w:rsidP="4CA20F83">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rsidR="00697B5D">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A-1)</w:t>
      </w:r>
    </w:p>
    <w:p w14:paraId="617ECAF8" w14:textId="77777777" w:rsidR="00F0100E" w:rsidRDefault="00697B5D">
      <w:r>
        <w:t>Normal</w:t>
      </w:r>
    </w:p>
    <w:p w14:paraId="583D69FA" w14:textId="77777777" w:rsidR="00F0100E" w:rsidRDefault="00697B5D">
      <w:r>
        <w:t>Normal</w:t>
      </w:r>
    </w:p>
    <w:p w14:paraId="47178C83" w14:textId="77777777" w:rsidR="00F0100E" w:rsidRDefault="00697B5D">
      <w:r>
        <w:t>Normal</w:t>
      </w:r>
    </w:p>
    <w:p w14:paraId="6D765E9F" w14:textId="77777777" w:rsidR="00F0100E" w:rsidRDefault="00697B5D">
      <w:r>
        <w:t>Normal</w:t>
      </w:r>
    </w:p>
    <w:p w14:paraId="7118DC37" w14:textId="77777777" w:rsidR="00F0100E" w:rsidRDefault="00697B5D">
      <w:r>
        <w:t>Normal</w:t>
      </w:r>
    </w:p>
    <w:p w14:paraId="61C51DE5" w14:textId="77777777" w:rsidR="00F0100E" w:rsidRDefault="00697B5D">
      <w:r>
        <w:t>Normal</w:t>
      </w:r>
    </w:p>
    <w:p w14:paraId="6218B407" w14:textId="77777777" w:rsidR="00F0100E" w:rsidRDefault="00697B5D">
      <w:r>
        <w:t>Normal</w:t>
      </w:r>
    </w:p>
    <w:p w14:paraId="68BF6893" w14:textId="77777777" w:rsidR="00F0100E" w:rsidRDefault="00697B5D">
      <w:r>
        <w:t>Normal</w:t>
      </w:r>
    </w:p>
    <w:p w14:paraId="121BCF29" w14:textId="77777777" w:rsidR="00F0100E" w:rsidRDefault="00697B5D">
      <w:r>
        <w:t>Normal</w:t>
      </w:r>
    </w:p>
    <w:p w14:paraId="4FE6FFC1" w14:textId="77777777" w:rsidR="00F0100E" w:rsidRDefault="00697B5D">
      <w:r>
        <w:t>Normal</w:t>
      </w:r>
    </w:p>
    <w:p w14:paraId="6BEE813A" w14:textId="77777777" w:rsidR="00F0100E" w:rsidRDefault="00697B5D">
      <w:r>
        <w:t>Normal</w:t>
      </w:r>
    </w:p>
    <w:p w14:paraId="37E08069" w14:textId="77777777" w:rsidR="00F0100E" w:rsidRDefault="00697B5D">
      <w:r>
        <w:t>Normal</w:t>
      </w:r>
    </w:p>
    <w:p w14:paraId="3AAB1D2D" w14:textId="77777777" w:rsidR="00F0100E" w:rsidRDefault="00697B5D">
      <w:r>
        <w:t>Normal</w:t>
      </w:r>
    </w:p>
    <w:p w14:paraId="518B29CD" w14:textId="77777777" w:rsidR="00F0100E" w:rsidRDefault="00697B5D">
      <w:r>
        <w:t>Normal</w:t>
      </w:r>
    </w:p>
    <w:p w14:paraId="62CF913C" w14:textId="77777777" w:rsidR="00F0100E" w:rsidRDefault="00697B5D">
      <w:r>
        <w:t>Normal</w:t>
      </w:r>
    </w:p>
    <w:p w14:paraId="50039CFD" w14:textId="77777777" w:rsidR="00F0100E" w:rsidRDefault="00697B5D">
      <w:r>
        <w:t>Normal</w:t>
      </w:r>
    </w:p>
    <w:p w14:paraId="18E09156" w14:textId="2474909D" w:rsidR="00F0100E" w:rsidRDefault="002B5DF4" w:rsidP="002B5DF4">
      <w:r>
        <w:t>Norma</w:t>
      </w:r>
    </w:p>
    <w:p w14:paraId="26DC96CD" w14:textId="77777777" w:rsidR="002B5DF4" w:rsidRDefault="002B5DF4" w:rsidP="002B5DF4"/>
    <w:p w14:paraId="7792000D" w14:textId="77777777" w:rsidR="002B5DF4" w:rsidRDefault="002B5DF4" w:rsidP="002B5DF4">
      <w:pPr>
        <w:sectPr w:rsidR="002B5DF4" w:rsidSect="00A92AAD">
          <w:headerReference w:type="default" r:id="rId54"/>
          <w:footerReference w:type="default" r:id="rId55"/>
          <w:type w:val="continuous"/>
          <w:pgSz w:w="11906" w:h="16838"/>
          <w:pgMar w:top="1418" w:right="1134" w:bottom="1418" w:left="1134" w:header="720" w:footer="720" w:gutter="0"/>
          <w:cols w:space="720"/>
        </w:sectPr>
      </w:pPr>
    </w:p>
    <w:p w14:paraId="3718DACD" w14:textId="77777777" w:rsidR="002B5DF4" w:rsidRDefault="00697B5D" w:rsidP="002B5DF4">
      <w:pPr>
        <w:pStyle w:val="Ttulo1"/>
        <w:ind w:left="0" w:firstLine="0"/>
      </w:pPr>
      <w:r>
        <w:br w:type="page"/>
      </w:r>
    </w:p>
    <w:p w14:paraId="7A345E2A" w14:textId="4F8EA97D" w:rsidR="00F0100E" w:rsidRDefault="4CA20F83" w:rsidP="002B5DF4">
      <w:pPr>
        <w:pStyle w:val="Ttulo1"/>
        <w:ind w:left="0" w:firstLine="0"/>
      </w:pPr>
      <w:r>
        <w:lastRenderedPageBreak/>
        <w:t>Referencias</w:t>
      </w:r>
    </w:p>
    <w:p w14:paraId="460D6DDD" w14:textId="77777777" w:rsidR="00F0100E" w:rsidRDefault="4CA20F83">
      <w:r>
        <w:t>Las citas bibliográficas deberán ser listadas al final de la tesis, en el orden en que fueron citadas. Sólo los trabajos que han sido citados en el texto de la tesis deberán aparecer en el listado. Las entradas en la lista deberán seguir el esquema que se detalla más abajo, dependiendo del tipo de cita. El trabajo de Apellido3 y col [1] se trata de un libro, mientras que Apellido6 [2] se trata de una tesis/tesina. Al citar un trabajo no es necesario mencionar el apellido del/de los autor/es, simplemente puede citarse el número entre corchetes, como en [3] (éste es un artículo en una publicación periódica), [4] (trabajo publicado en acta de congreso), [5] (capítulo de un libro de editores) o [6] (capítulo de libro).</w:t>
      </w:r>
    </w:p>
    <w:p w14:paraId="0C3C93D3" w14:textId="77777777" w:rsidR="00F0100E" w:rsidRDefault="00697B5D" w:rsidP="00124DF9">
      <w:pPr>
        <w:numPr>
          <w:ilvl w:val="0"/>
          <w:numId w:val="6"/>
        </w:numPr>
        <w:pBdr>
          <w:top w:val="nil"/>
          <w:left w:val="nil"/>
          <w:bottom w:val="nil"/>
          <w:right w:val="nil"/>
          <w:between w:val="nil"/>
        </w:pBdr>
      </w:pPr>
      <w:r>
        <w:rPr>
          <w:color w:val="000000"/>
        </w:rPr>
        <w:t xml:space="preserve">Apellido3, Q., Apellido4, R. y Apellido5, S. T.: </w:t>
      </w:r>
      <w:r>
        <w:rPr>
          <w:i/>
          <w:color w:val="000000"/>
        </w:rPr>
        <w:t>Título del libro</w:t>
      </w:r>
      <w:r>
        <w:rPr>
          <w:color w:val="000000"/>
        </w:rPr>
        <w:t>. Editorial, Ciudad, 2008.</w:t>
      </w:r>
    </w:p>
    <w:p w14:paraId="0AFFC5A5" w14:textId="77777777" w:rsidR="00F0100E" w:rsidRDefault="4CA20F83" w:rsidP="00124DF9">
      <w:pPr>
        <w:numPr>
          <w:ilvl w:val="0"/>
          <w:numId w:val="6"/>
        </w:numPr>
        <w:pBdr>
          <w:top w:val="nil"/>
          <w:left w:val="nil"/>
          <w:bottom w:val="nil"/>
          <w:right w:val="nil"/>
          <w:between w:val="nil"/>
        </w:pBdr>
      </w:pPr>
      <w:r w:rsidRPr="4CA20F83">
        <w:rPr>
          <w:color w:val="000000" w:themeColor="text1"/>
        </w:rPr>
        <w:t xml:space="preserve">Apellido6, U.: </w:t>
      </w:r>
      <w:r w:rsidRPr="4CA20F83">
        <w:rPr>
          <w:i/>
          <w:iCs/>
          <w:color w:val="000000" w:themeColor="text1"/>
        </w:rPr>
        <w:t>Título de tesis</w:t>
      </w:r>
      <w:r w:rsidRPr="4CA20F83">
        <w:rPr>
          <w:color w:val="000000" w:themeColor="text1"/>
        </w:rPr>
        <w:t>. Tesis Doctoral / Tesis de Magíster / Tesina de Grado, Facultad-Universidad, Junio 2007.</w:t>
      </w:r>
    </w:p>
    <w:p w14:paraId="114E0311" w14:textId="77777777" w:rsidR="00F0100E" w:rsidRDefault="00697B5D" w:rsidP="00124DF9">
      <w:pPr>
        <w:numPr>
          <w:ilvl w:val="0"/>
          <w:numId w:val="6"/>
        </w:numPr>
        <w:pBdr>
          <w:top w:val="nil"/>
          <w:left w:val="nil"/>
          <w:bottom w:val="nil"/>
          <w:right w:val="nil"/>
          <w:between w:val="nil"/>
        </w:pBdr>
      </w:pPr>
      <w:r>
        <w:rPr>
          <w:color w:val="000000"/>
        </w:rPr>
        <w:t xml:space="preserve">Apellido1, N. y Apellido2, O. P.: </w:t>
      </w:r>
      <w:r>
        <w:rPr>
          <w:i/>
          <w:color w:val="000000"/>
        </w:rPr>
        <w:t>Título del trabajo en publicación periódica</w:t>
      </w:r>
      <w:r>
        <w:rPr>
          <w:color w:val="000000"/>
        </w:rPr>
        <w:t>. Nombre publicación periódica, 1:10–15, 2007.</w:t>
      </w:r>
    </w:p>
    <w:p w14:paraId="78D85886" w14:textId="77777777" w:rsidR="00F0100E" w:rsidRDefault="00697B5D" w:rsidP="00124DF9">
      <w:pPr>
        <w:numPr>
          <w:ilvl w:val="0"/>
          <w:numId w:val="6"/>
        </w:numPr>
        <w:pBdr>
          <w:top w:val="nil"/>
          <w:left w:val="nil"/>
          <w:bottom w:val="nil"/>
          <w:right w:val="nil"/>
          <w:between w:val="nil"/>
        </w:pBdr>
      </w:pPr>
      <w:r>
        <w:rPr>
          <w:color w:val="000000"/>
        </w:rPr>
        <w:t xml:space="preserve">Apellido3, Q., Apellido4, R. y Apellido5, S. T.: </w:t>
      </w:r>
      <w:r>
        <w:rPr>
          <w:i/>
          <w:color w:val="000000"/>
        </w:rPr>
        <w:t>Título del trabajo publicado en acta de congreso</w:t>
      </w:r>
      <w:r>
        <w:rPr>
          <w:color w:val="000000"/>
        </w:rPr>
        <w:t xml:space="preserve">. En </w:t>
      </w:r>
      <w:r>
        <w:rPr>
          <w:i/>
          <w:color w:val="000000"/>
        </w:rPr>
        <w:t>Título del acta del congreso</w:t>
      </w:r>
      <w:r>
        <w:rPr>
          <w:color w:val="000000"/>
        </w:rPr>
        <w:t>, volumen 1, páginas 10–15, 2007.</w:t>
      </w:r>
    </w:p>
    <w:p w14:paraId="1EC8F31C" w14:textId="77777777" w:rsidR="00F0100E" w:rsidRDefault="00697B5D" w:rsidP="00124DF9">
      <w:pPr>
        <w:numPr>
          <w:ilvl w:val="0"/>
          <w:numId w:val="6"/>
        </w:numPr>
        <w:pBdr>
          <w:top w:val="nil"/>
          <w:left w:val="nil"/>
          <w:bottom w:val="nil"/>
          <w:right w:val="nil"/>
          <w:between w:val="nil"/>
        </w:pBdr>
      </w:pPr>
      <w:r>
        <w:rPr>
          <w:color w:val="000000"/>
        </w:rPr>
        <w:t xml:space="preserve">Apellido7, V., Apellido8, W. y Apellido9, X. Y.: </w:t>
      </w:r>
      <w:r>
        <w:rPr>
          <w:i/>
          <w:color w:val="000000"/>
        </w:rPr>
        <w:t>Título del capítulo de un libro de editores</w:t>
      </w:r>
      <w:r>
        <w:rPr>
          <w:color w:val="000000"/>
        </w:rPr>
        <w:t xml:space="preserve">. En Apellido10, Z. y Apellido11, A. (editores): </w:t>
      </w:r>
      <w:r>
        <w:rPr>
          <w:i/>
          <w:color w:val="000000"/>
        </w:rPr>
        <w:t>Título del libro de editores</w:t>
      </w:r>
      <w:r>
        <w:rPr>
          <w:color w:val="000000"/>
        </w:rPr>
        <w:t>, capítulo 1, páginas 10–15. Editorial, Ciudad, 2007.</w:t>
      </w:r>
    </w:p>
    <w:p w14:paraId="1E233857" w14:textId="77777777" w:rsidR="00F0100E" w:rsidRDefault="00697B5D" w:rsidP="00124DF9">
      <w:pPr>
        <w:numPr>
          <w:ilvl w:val="0"/>
          <w:numId w:val="6"/>
        </w:numPr>
        <w:pBdr>
          <w:top w:val="nil"/>
          <w:left w:val="nil"/>
          <w:bottom w:val="nil"/>
          <w:right w:val="nil"/>
          <w:between w:val="nil"/>
        </w:pBdr>
      </w:pPr>
      <w:r>
        <w:rPr>
          <w:color w:val="000000"/>
        </w:rPr>
        <w:t xml:space="preserve">Apellido6, U.: </w:t>
      </w:r>
      <w:r>
        <w:rPr>
          <w:i/>
          <w:color w:val="000000"/>
        </w:rPr>
        <w:t>Título del libro</w:t>
      </w:r>
      <w:r>
        <w:rPr>
          <w:color w:val="000000"/>
        </w:rPr>
        <w:t>, capítulo 1, páginas 10–15. Editorial, Ciudad, 2003.</w:t>
      </w:r>
    </w:p>
    <w:sectPr w:rsidR="00F0100E">
      <w:headerReference w:type="default" r:id="rId56"/>
      <w:footerReference w:type="default" r:id="rId57"/>
      <w:type w:val="continuous"/>
      <w:pgSz w:w="11906" w:h="16838"/>
      <w:pgMar w:top="1418" w:right="1134" w:bottom="1418"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660110" w14:textId="77777777" w:rsidR="00072E99" w:rsidRDefault="00072E99">
      <w:pPr>
        <w:spacing w:after="0" w:line="240" w:lineRule="auto"/>
      </w:pPr>
      <w:r>
        <w:separator/>
      </w:r>
    </w:p>
  </w:endnote>
  <w:endnote w:type="continuationSeparator" w:id="0">
    <w:p w14:paraId="1A770E0F" w14:textId="77777777" w:rsidR="00072E99" w:rsidRDefault="00072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8FD09" w14:textId="77777777" w:rsidR="007D4BA7" w:rsidRDefault="007D4BA7"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7AF002EE" w14:textId="77777777" w:rsidR="007D4BA7" w:rsidRDefault="007D4BA7" w:rsidP="4CA20F83">
    <w:pPr>
      <w:keepLines/>
      <w:pBdr>
        <w:top w:val="nil"/>
        <w:left w:val="nil"/>
        <w:bottom w:val="nil"/>
        <w:right w:val="nil"/>
        <w:between w:val="nil"/>
      </w:pBdr>
      <w:tabs>
        <w:tab w:val="center" w:pos="4536"/>
        <w:tab w:val="right" w:pos="9072"/>
      </w:tabs>
      <w:spacing w:after="0"/>
      <w:ind w:firstLine="0"/>
      <w:jc w:val="center"/>
      <w:rPr>
        <w:smallCaps/>
        <w:color w:val="000000"/>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39F00003" w14:textId="77777777" w:rsidTr="4CA20F83">
      <w:trPr>
        <w:trHeight w:val="300"/>
      </w:trPr>
      <w:tc>
        <w:tcPr>
          <w:tcW w:w="3210" w:type="dxa"/>
        </w:tcPr>
        <w:p w14:paraId="7FCB7440" w14:textId="790FDA7E" w:rsidR="007D4BA7" w:rsidRDefault="007D4BA7" w:rsidP="4CA20F83">
          <w:pPr>
            <w:pStyle w:val="Encabezado"/>
            <w:ind w:left="-115"/>
            <w:jc w:val="left"/>
          </w:pPr>
        </w:p>
      </w:tc>
      <w:tc>
        <w:tcPr>
          <w:tcW w:w="3210" w:type="dxa"/>
        </w:tcPr>
        <w:p w14:paraId="24705309" w14:textId="7EF2BB06" w:rsidR="007D4BA7" w:rsidRDefault="007D4BA7" w:rsidP="4CA20F83">
          <w:pPr>
            <w:pStyle w:val="Encabezado"/>
            <w:jc w:val="center"/>
          </w:pPr>
        </w:p>
      </w:tc>
      <w:tc>
        <w:tcPr>
          <w:tcW w:w="3210" w:type="dxa"/>
        </w:tcPr>
        <w:p w14:paraId="0B2AD5FF" w14:textId="3DB4FA79" w:rsidR="007D4BA7" w:rsidRDefault="007D4BA7" w:rsidP="4CA20F83">
          <w:pPr>
            <w:pStyle w:val="Encabezado"/>
            <w:ind w:right="-115"/>
            <w:jc w:val="right"/>
          </w:pPr>
        </w:p>
      </w:tc>
    </w:tr>
  </w:tbl>
  <w:p w14:paraId="71A43650" w14:textId="2EEF6477" w:rsidR="007D4BA7" w:rsidRDefault="007D4BA7" w:rsidP="4CA20F83">
    <w:pPr>
      <w:pStyle w:val="Piedepgina"/>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13CA9E50" w14:textId="77777777" w:rsidTr="4CA20F83">
      <w:trPr>
        <w:trHeight w:val="300"/>
      </w:trPr>
      <w:tc>
        <w:tcPr>
          <w:tcW w:w="3210" w:type="dxa"/>
        </w:tcPr>
        <w:p w14:paraId="2B973799" w14:textId="5B3E02C7" w:rsidR="007D4BA7" w:rsidRDefault="007D4BA7" w:rsidP="4CA20F83">
          <w:pPr>
            <w:pStyle w:val="Encabezado"/>
            <w:ind w:left="-115"/>
            <w:jc w:val="left"/>
          </w:pPr>
        </w:p>
      </w:tc>
      <w:tc>
        <w:tcPr>
          <w:tcW w:w="3210" w:type="dxa"/>
        </w:tcPr>
        <w:p w14:paraId="0641AA59" w14:textId="3C69D697" w:rsidR="007D4BA7" w:rsidRDefault="007D4BA7" w:rsidP="4CA20F83">
          <w:pPr>
            <w:pStyle w:val="Encabezado"/>
            <w:jc w:val="center"/>
          </w:pPr>
        </w:p>
      </w:tc>
      <w:tc>
        <w:tcPr>
          <w:tcW w:w="3210" w:type="dxa"/>
        </w:tcPr>
        <w:p w14:paraId="58A32E29" w14:textId="5967EAE3" w:rsidR="007D4BA7" w:rsidRDefault="007D4BA7" w:rsidP="4CA20F83">
          <w:pPr>
            <w:pStyle w:val="Encabezado"/>
            <w:ind w:right="-115"/>
            <w:jc w:val="right"/>
          </w:pPr>
        </w:p>
      </w:tc>
    </w:tr>
  </w:tbl>
  <w:p w14:paraId="0C47B159" w14:textId="7C15E572" w:rsidR="007D4BA7" w:rsidRDefault="007D4BA7" w:rsidP="4CA20F83">
    <w:pPr>
      <w:pStyle w:val="Piedepgina"/>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545ACDE1" w14:textId="77777777" w:rsidTr="4CA20F83">
      <w:trPr>
        <w:trHeight w:val="300"/>
      </w:trPr>
      <w:tc>
        <w:tcPr>
          <w:tcW w:w="3210" w:type="dxa"/>
        </w:tcPr>
        <w:p w14:paraId="608631BA" w14:textId="0BB4D77F" w:rsidR="007D4BA7" w:rsidRDefault="007D4BA7" w:rsidP="4CA20F83">
          <w:pPr>
            <w:pStyle w:val="Encabezado"/>
            <w:ind w:left="-115"/>
            <w:jc w:val="left"/>
          </w:pPr>
        </w:p>
      </w:tc>
      <w:tc>
        <w:tcPr>
          <w:tcW w:w="3210" w:type="dxa"/>
        </w:tcPr>
        <w:p w14:paraId="370CCA8E" w14:textId="132A34BD" w:rsidR="007D4BA7" w:rsidRDefault="007D4BA7" w:rsidP="4CA20F83">
          <w:pPr>
            <w:pStyle w:val="Encabezado"/>
            <w:jc w:val="center"/>
          </w:pPr>
        </w:p>
      </w:tc>
      <w:tc>
        <w:tcPr>
          <w:tcW w:w="3210" w:type="dxa"/>
        </w:tcPr>
        <w:p w14:paraId="78883A03" w14:textId="22D48261" w:rsidR="007D4BA7" w:rsidRDefault="007D4BA7" w:rsidP="4CA20F83">
          <w:pPr>
            <w:pStyle w:val="Encabezado"/>
            <w:ind w:right="-115"/>
            <w:jc w:val="right"/>
          </w:pPr>
        </w:p>
      </w:tc>
    </w:tr>
  </w:tbl>
  <w:p w14:paraId="6366D378" w14:textId="531BF594" w:rsidR="007D4BA7" w:rsidRDefault="007D4BA7" w:rsidP="4CA20F83">
    <w:pPr>
      <w:pStyle w:val="Piedepgina"/>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03128E69" w14:textId="77777777" w:rsidTr="4CA20F83">
      <w:trPr>
        <w:trHeight w:val="300"/>
      </w:trPr>
      <w:tc>
        <w:tcPr>
          <w:tcW w:w="3210" w:type="dxa"/>
        </w:tcPr>
        <w:p w14:paraId="50E02F75" w14:textId="3CA3A6DF" w:rsidR="007D4BA7" w:rsidRDefault="007D4BA7" w:rsidP="4CA20F83">
          <w:pPr>
            <w:pStyle w:val="Encabezado"/>
            <w:ind w:left="-115"/>
            <w:jc w:val="left"/>
          </w:pPr>
        </w:p>
      </w:tc>
      <w:tc>
        <w:tcPr>
          <w:tcW w:w="3210" w:type="dxa"/>
        </w:tcPr>
        <w:p w14:paraId="71B833BB" w14:textId="0161FAC1" w:rsidR="007D4BA7" w:rsidRDefault="007D4BA7" w:rsidP="4CA20F83">
          <w:pPr>
            <w:pStyle w:val="Encabezado"/>
            <w:jc w:val="center"/>
          </w:pPr>
        </w:p>
      </w:tc>
      <w:tc>
        <w:tcPr>
          <w:tcW w:w="3210" w:type="dxa"/>
        </w:tcPr>
        <w:p w14:paraId="70E9E80F" w14:textId="61094CCF" w:rsidR="007D4BA7" w:rsidRDefault="007D4BA7" w:rsidP="4CA20F83">
          <w:pPr>
            <w:pStyle w:val="Encabezado"/>
            <w:ind w:right="-115"/>
            <w:jc w:val="right"/>
          </w:pPr>
        </w:p>
      </w:tc>
    </w:tr>
  </w:tbl>
  <w:p w14:paraId="1335C08D" w14:textId="459DA1C4" w:rsidR="007D4BA7" w:rsidRDefault="007D4BA7" w:rsidP="4CA20F83">
    <w:pPr>
      <w:pStyle w:val="Piedepgina"/>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68938677" w14:textId="77777777" w:rsidTr="4CA20F83">
      <w:trPr>
        <w:trHeight w:val="300"/>
      </w:trPr>
      <w:tc>
        <w:tcPr>
          <w:tcW w:w="3210" w:type="dxa"/>
        </w:tcPr>
        <w:p w14:paraId="2DA85069" w14:textId="4312010C" w:rsidR="007D4BA7" w:rsidRDefault="007D4BA7" w:rsidP="4CA20F83">
          <w:pPr>
            <w:pStyle w:val="Encabezado"/>
            <w:ind w:left="-115"/>
            <w:jc w:val="left"/>
          </w:pPr>
        </w:p>
      </w:tc>
      <w:tc>
        <w:tcPr>
          <w:tcW w:w="3210" w:type="dxa"/>
        </w:tcPr>
        <w:p w14:paraId="5431B1A7" w14:textId="58634590" w:rsidR="007D4BA7" w:rsidRDefault="007D4BA7" w:rsidP="4CA20F83">
          <w:pPr>
            <w:pStyle w:val="Encabezado"/>
            <w:jc w:val="center"/>
          </w:pPr>
        </w:p>
      </w:tc>
      <w:tc>
        <w:tcPr>
          <w:tcW w:w="3210" w:type="dxa"/>
        </w:tcPr>
        <w:p w14:paraId="760D4996" w14:textId="18276C16" w:rsidR="007D4BA7" w:rsidRDefault="007D4BA7" w:rsidP="4CA20F83">
          <w:pPr>
            <w:pStyle w:val="Encabezado"/>
            <w:ind w:right="-115"/>
            <w:jc w:val="right"/>
          </w:pPr>
        </w:p>
      </w:tc>
    </w:tr>
  </w:tbl>
  <w:p w14:paraId="5656AA06" w14:textId="25A47B7D" w:rsidR="007D4BA7" w:rsidRDefault="007D4BA7" w:rsidP="4CA20F83">
    <w:pPr>
      <w:pStyle w:val="Piedepgina"/>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64216652" w14:textId="77777777" w:rsidTr="4CA20F83">
      <w:trPr>
        <w:trHeight w:val="300"/>
      </w:trPr>
      <w:tc>
        <w:tcPr>
          <w:tcW w:w="3210" w:type="dxa"/>
        </w:tcPr>
        <w:p w14:paraId="7F21E0C5" w14:textId="7D1FF8CC" w:rsidR="007D4BA7" w:rsidRDefault="007D4BA7" w:rsidP="4CA20F83">
          <w:pPr>
            <w:pStyle w:val="Encabezado"/>
            <w:ind w:left="-115"/>
            <w:jc w:val="left"/>
          </w:pPr>
        </w:p>
      </w:tc>
      <w:tc>
        <w:tcPr>
          <w:tcW w:w="3210" w:type="dxa"/>
        </w:tcPr>
        <w:p w14:paraId="429F8905" w14:textId="35CBC295" w:rsidR="007D4BA7" w:rsidRDefault="007D4BA7" w:rsidP="4CA20F83">
          <w:pPr>
            <w:pStyle w:val="Encabezado"/>
            <w:jc w:val="center"/>
          </w:pPr>
        </w:p>
      </w:tc>
      <w:tc>
        <w:tcPr>
          <w:tcW w:w="3210" w:type="dxa"/>
        </w:tcPr>
        <w:p w14:paraId="146EC1F6" w14:textId="5897492D" w:rsidR="007D4BA7" w:rsidRDefault="007D4BA7" w:rsidP="4CA20F83">
          <w:pPr>
            <w:pStyle w:val="Encabezado"/>
            <w:ind w:right="-115"/>
            <w:jc w:val="right"/>
          </w:pPr>
        </w:p>
      </w:tc>
    </w:tr>
  </w:tbl>
  <w:p w14:paraId="367FBFBA" w14:textId="36A11366" w:rsidR="007D4BA7" w:rsidRDefault="007D4BA7" w:rsidP="4CA20F83">
    <w:pPr>
      <w:pStyle w:val="Piedepgina"/>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1100ADDB" w14:textId="77777777" w:rsidTr="4CA20F83">
      <w:trPr>
        <w:trHeight w:val="300"/>
      </w:trPr>
      <w:tc>
        <w:tcPr>
          <w:tcW w:w="3210" w:type="dxa"/>
        </w:tcPr>
        <w:p w14:paraId="511DDCDC" w14:textId="2B86A5D7" w:rsidR="007D4BA7" w:rsidRDefault="007D4BA7" w:rsidP="4CA20F83">
          <w:pPr>
            <w:pStyle w:val="Encabezado"/>
            <w:ind w:left="-115"/>
            <w:jc w:val="left"/>
          </w:pPr>
        </w:p>
      </w:tc>
      <w:tc>
        <w:tcPr>
          <w:tcW w:w="3210" w:type="dxa"/>
        </w:tcPr>
        <w:p w14:paraId="77F28A56" w14:textId="2BC40657" w:rsidR="007D4BA7" w:rsidRDefault="007D4BA7" w:rsidP="4CA20F83">
          <w:pPr>
            <w:pStyle w:val="Encabezado"/>
            <w:jc w:val="center"/>
          </w:pPr>
        </w:p>
      </w:tc>
      <w:tc>
        <w:tcPr>
          <w:tcW w:w="3210" w:type="dxa"/>
        </w:tcPr>
        <w:p w14:paraId="320D13A3" w14:textId="7723911B" w:rsidR="007D4BA7" w:rsidRDefault="007D4BA7" w:rsidP="4CA20F83">
          <w:pPr>
            <w:pStyle w:val="Encabezado"/>
            <w:ind w:right="-115"/>
            <w:jc w:val="right"/>
          </w:pPr>
        </w:p>
      </w:tc>
    </w:tr>
  </w:tbl>
  <w:p w14:paraId="50EEBDE6" w14:textId="10F566E3" w:rsidR="007D4BA7" w:rsidRDefault="007D4BA7" w:rsidP="4CA20F83">
    <w:pPr>
      <w:pStyle w:val="Piedepgina"/>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1CCC9008" w14:textId="77777777" w:rsidTr="4CA20F83">
      <w:trPr>
        <w:trHeight w:val="300"/>
      </w:trPr>
      <w:tc>
        <w:tcPr>
          <w:tcW w:w="3210" w:type="dxa"/>
        </w:tcPr>
        <w:p w14:paraId="21EF4903" w14:textId="5347ABDD" w:rsidR="007D4BA7" w:rsidRDefault="007D4BA7" w:rsidP="4CA20F83">
          <w:pPr>
            <w:pStyle w:val="Encabezado"/>
            <w:ind w:left="-115"/>
            <w:jc w:val="left"/>
          </w:pPr>
        </w:p>
      </w:tc>
      <w:tc>
        <w:tcPr>
          <w:tcW w:w="3210" w:type="dxa"/>
        </w:tcPr>
        <w:p w14:paraId="28E20EB4" w14:textId="485E8D82" w:rsidR="007D4BA7" w:rsidRDefault="007D4BA7" w:rsidP="4CA20F83">
          <w:pPr>
            <w:pStyle w:val="Encabezado"/>
            <w:jc w:val="center"/>
          </w:pPr>
        </w:p>
      </w:tc>
      <w:tc>
        <w:tcPr>
          <w:tcW w:w="3210" w:type="dxa"/>
        </w:tcPr>
        <w:p w14:paraId="19D0F3B9" w14:textId="6E1D4CF5" w:rsidR="007D4BA7" w:rsidRDefault="007D4BA7" w:rsidP="4CA20F83">
          <w:pPr>
            <w:pStyle w:val="Encabezado"/>
            <w:ind w:right="-115"/>
            <w:jc w:val="right"/>
          </w:pPr>
        </w:p>
      </w:tc>
    </w:tr>
  </w:tbl>
  <w:p w14:paraId="1FB7FDE7" w14:textId="42F1AFBF" w:rsidR="007D4BA7" w:rsidRDefault="007D4BA7" w:rsidP="4CA20F83">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5E37DEEB" w14:textId="77777777" w:rsidTr="4CA20F83">
      <w:trPr>
        <w:trHeight w:val="300"/>
      </w:trPr>
      <w:tc>
        <w:tcPr>
          <w:tcW w:w="3210" w:type="dxa"/>
        </w:tcPr>
        <w:p w14:paraId="38168254" w14:textId="766BB720" w:rsidR="007D4BA7" w:rsidRDefault="007D4BA7" w:rsidP="4CA20F83">
          <w:pPr>
            <w:pStyle w:val="Encabezado"/>
            <w:ind w:left="-115"/>
            <w:jc w:val="left"/>
          </w:pPr>
        </w:p>
      </w:tc>
      <w:tc>
        <w:tcPr>
          <w:tcW w:w="3210" w:type="dxa"/>
        </w:tcPr>
        <w:p w14:paraId="344892D7" w14:textId="6409D2F2" w:rsidR="007D4BA7" w:rsidRDefault="007D4BA7" w:rsidP="4CA20F83">
          <w:pPr>
            <w:pStyle w:val="Encabezado"/>
            <w:jc w:val="center"/>
          </w:pPr>
        </w:p>
      </w:tc>
      <w:tc>
        <w:tcPr>
          <w:tcW w:w="3210" w:type="dxa"/>
        </w:tcPr>
        <w:p w14:paraId="473F633D" w14:textId="63305D33" w:rsidR="007D4BA7" w:rsidRDefault="007D4BA7" w:rsidP="4CA20F83">
          <w:pPr>
            <w:pStyle w:val="Encabezado"/>
            <w:ind w:right="-115"/>
            <w:jc w:val="right"/>
          </w:pPr>
        </w:p>
      </w:tc>
    </w:tr>
  </w:tbl>
  <w:p w14:paraId="5BEA9880" w14:textId="31468F25" w:rsidR="007D4BA7" w:rsidRDefault="007D4BA7" w:rsidP="4CA20F8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944FBE" w14:textId="77777777" w:rsidR="007D4BA7" w:rsidRDefault="007D4BA7"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separate"/>
    </w:r>
    <w:r w:rsidR="003426B8">
      <w:rPr>
        <w:smallCaps/>
        <w:noProof/>
        <w:color w:val="000000" w:themeColor="text1"/>
      </w:rPr>
      <w:t>1</w:t>
    </w:r>
    <w:r w:rsidRPr="4CA20F83">
      <w:rPr>
        <w:smallCaps/>
        <w:color w:val="000000" w:themeColor="text1"/>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5EF2334F" w14:textId="77777777" w:rsidTr="4CA20F83">
      <w:trPr>
        <w:trHeight w:val="300"/>
      </w:trPr>
      <w:tc>
        <w:tcPr>
          <w:tcW w:w="3210" w:type="dxa"/>
        </w:tcPr>
        <w:p w14:paraId="2B3F9E56" w14:textId="118DC8AE" w:rsidR="007D4BA7" w:rsidRDefault="007D4BA7" w:rsidP="4CA20F83">
          <w:pPr>
            <w:pStyle w:val="Encabezado"/>
            <w:ind w:left="-115"/>
            <w:jc w:val="left"/>
          </w:pPr>
        </w:p>
      </w:tc>
      <w:tc>
        <w:tcPr>
          <w:tcW w:w="3210" w:type="dxa"/>
        </w:tcPr>
        <w:p w14:paraId="598AB3A6" w14:textId="31365FE7" w:rsidR="007D4BA7" w:rsidRDefault="007D4BA7" w:rsidP="4CA20F83">
          <w:pPr>
            <w:pStyle w:val="Encabezado"/>
            <w:jc w:val="center"/>
          </w:pPr>
        </w:p>
      </w:tc>
      <w:tc>
        <w:tcPr>
          <w:tcW w:w="3210" w:type="dxa"/>
        </w:tcPr>
        <w:p w14:paraId="4AC3A646" w14:textId="63F0DFE0" w:rsidR="007D4BA7" w:rsidRDefault="007D4BA7" w:rsidP="4CA20F83">
          <w:pPr>
            <w:pStyle w:val="Encabezado"/>
            <w:ind w:right="-115"/>
            <w:jc w:val="right"/>
          </w:pPr>
        </w:p>
      </w:tc>
    </w:tr>
  </w:tbl>
  <w:p w14:paraId="28B9DFD5" w14:textId="07206A1E" w:rsidR="007D4BA7" w:rsidRDefault="007D4BA7" w:rsidP="4CA20F8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573CFCFB" w14:textId="77777777" w:rsidTr="4CA20F83">
      <w:trPr>
        <w:trHeight w:val="300"/>
      </w:trPr>
      <w:tc>
        <w:tcPr>
          <w:tcW w:w="3210" w:type="dxa"/>
        </w:tcPr>
        <w:p w14:paraId="5A195424" w14:textId="562ACEB6" w:rsidR="007D4BA7" w:rsidRDefault="007D4BA7" w:rsidP="4CA20F83">
          <w:pPr>
            <w:pStyle w:val="Encabezado"/>
            <w:ind w:left="-115"/>
            <w:jc w:val="left"/>
          </w:pPr>
        </w:p>
      </w:tc>
      <w:tc>
        <w:tcPr>
          <w:tcW w:w="3210" w:type="dxa"/>
        </w:tcPr>
        <w:p w14:paraId="43300CEA" w14:textId="2BA7FA11" w:rsidR="007D4BA7" w:rsidRDefault="007D4BA7" w:rsidP="4CA20F83">
          <w:pPr>
            <w:pStyle w:val="Encabezado"/>
            <w:jc w:val="center"/>
          </w:pPr>
        </w:p>
      </w:tc>
      <w:tc>
        <w:tcPr>
          <w:tcW w:w="3210" w:type="dxa"/>
        </w:tcPr>
        <w:p w14:paraId="064CA9D5" w14:textId="6FE80E5C" w:rsidR="007D4BA7" w:rsidRDefault="007D4BA7" w:rsidP="4CA20F83">
          <w:pPr>
            <w:pStyle w:val="Encabezado"/>
            <w:ind w:right="-115"/>
            <w:jc w:val="right"/>
          </w:pPr>
        </w:p>
      </w:tc>
    </w:tr>
  </w:tbl>
  <w:p w14:paraId="7F41F49B" w14:textId="7CC11FBD" w:rsidR="007D4BA7" w:rsidRDefault="007D4BA7" w:rsidP="4CA20F8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03A53AD8" w14:textId="77777777" w:rsidTr="4CA20F83">
      <w:trPr>
        <w:trHeight w:val="300"/>
      </w:trPr>
      <w:tc>
        <w:tcPr>
          <w:tcW w:w="3210" w:type="dxa"/>
        </w:tcPr>
        <w:p w14:paraId="7B453680" w14:textId="27FD45BE" w:rsidR="007D4BA7" w:rsidRDefault="007D4BA7" w:rsidP="4CA20F83">
          <w:pPr>
            <w:pStyle w:val="Encabezado"/>
            <w:ind w:left="-115"/>
            <w:jc w:val="left"/>
          </w:pPr>
        </w:p>
      </w:tc>
      <w:tc>
        <w:tcPr>
          <w:tcW w:w="3210" w:type="dxa"/>
        </w:tcPr>
        <w:p w14:paraId="23E5ACE5" w14:textId="6B1A277D" w:rsidR="007D4BA7" w:rsidRDefault="007D4BA7" w:rsidP="4CA20F83">
          <w:pPr>
            <w:pStyle w:val="Encabezado"/>
            <w:jc w:val="center"/>
          </w:pPr>
        </w:p>
      </w:tc>
      <w:tc>
        <w:tcPr>
          <w:tcW w:w="3210" w:type="dxa"/>
        </w:tcPr>
        <w:p w14:paraId="18BDBC88" w14:textId="70208FBE" w:rsidR="007D4BA7" w:rsidRDefault="007D4BA7" w:rsidP="4CA20F83">
          <w:pPr>
            <w:pStyle w:val="Encabezado"/>
            <w:ind w:right="-115"/>
            <w:jc w:val="right"/>
          </w:pPr>
        </w:p>
      </w:tc>
    </w:tr>
  </w:tbl>
  <w:p w14:paraId="6F190B58" w14:textId="64EC2A71" w:rsidR="007D4BA7" w:rsidRDefault="007D4BA7" w:rsidP="4CA20F83">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2F7D2843" w14:textId="77777777" w:rsidTr="4CA20F83">
      <w:trPr>
        <w:trHeight w:val="300"/>
      </w:trPr>
      <w:tc>
        <w:tcPr>
          <w:tcW w:w="3210" w:type="dxa"/>
        </w:tcPr>
        <w:p w14:paraId="24661A1B" w14:textId="68F3F1C7" w:rsidR="007D4BA7" w:rsidRDefault="007D4BA7" w:rsidP="4CA20F83">
          <w:pPr>
            <w:pStyle w:val="Encabezado"/>
            <w:ind w:left="-115"/>
            <w:jc w:val="left"/>
          </w:pPr>
        </w:p>
      </w:tc>
      <w:tc>
        <w:tcPr>
          <w:tcW w:w="3210" w:type="dxa"/>
        </w:tcPr>
        <w:p w14:paraId="609D1BC7" w14:textId="542BF3BF" w:rsidR="007D4BA7" w:rsidRDefault="007D4BA7" w:rsidP="4CA20F83">
          <w:pPr>
            <w:pStyle w:val="Encabezado"/>
            <w:jc w:val="center"/>
          </w:pPr>
        </w:p>
      </w:tc>
      <w:tc>
        <w:tcPr>
          <w:tcW w:w="3210" w:type="dxa"/>
        </w:tcPr>
        <w:p w14:paraId="47FD10B3" w14:textId="4403F693" w:rsidR="007D4BA7" w:rsidRDefault="007D4BA7" w:rsidP="4CA20F83">
          <w:pPr>
            <w:pStyle w:val="Encabezado"/>
            <w:ind w:right="-115"/>
            <w:jc w:val="right"/>
          </w:pPr>
        </w:p>
      </w:tc>
    </w:tr>
  </w:tbl>
  <w:p w14:paraId="2F3B4981" w14:textId="5E8BECB4" w:rsidR="007D4BA7" w:rsidRDefault="007D4BA7" w:rsidP="4CA20F83">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47D20C83" w14:textId="77777777" w:rsidTr="4CA20F83">
      <w:trPr>
        <w:trHeight w:val="300"/>
      </w:trPr>
      <w:tc>
        <w:tcPr>
          <w:tcW w:w="3210" w:type="dxa"/>
        </w:tcPr>
        <w:p w14:paraId="66519AF1" w14:textId="1DBDBA79" w:rsidR="007D4BA7" w:rsidRDefault="007D4BA7" w:rsidP="4CA20F83">
          <w:pPr>
            <w:pStyle w:val="Encabezado"/>
            <w:ind w:left="-115"/>
            <w:jc w:val="left"/>
          </w:pPr>
        </w:p>
      </w:tc>
      <w:tc>
        <w:tcPr>
          <w:tcW w:w="3210" w:type="dxa"/>
        </w:tcPr>
        <w:p w14:paraId="2A9C0241" w14:textId="17A4EC56" w:rsidR="007D4BA7" w:rsidRDefault="007D4BA7" w:rsidP="4CA20F83">
          <w:pPr>
            <w:pStyle w:val="Encabezado"/>
            <w:jc w:val="center"/>
          </w:pPr>
        </w:p>
      </w:tc>
      <w:tc>
        <w:tcPr>
          <w:tcW w:w="3210" w:type="dxa"/>
        </w:tcPr>
        <w:p w14:paraId="1F70E3B7" w14:textId="392787EC" w:rsidR="007D4BA7" w:rsidRDefault="007D4BA7" w:rsidP="4CA20F83">
          <w:pPr>
            <w:pStyle w:val="Encabezado"/>
            <w:ind w:right="-115"/>
            <w:jc w:val="right"/>
          </w:pPr>
        </w:p>
      </w:tc>
    </w:tr>
  </w:tbl>
  <w:p w14:paraId="5675E8ED" w14:textId="7F6BFC61" w:rsidR="007D4BA7" w:rsidRDefault="007D4BA7" w:rsidP="4CA20F83">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62724D32" w14:textId="77777777" w:rsidTr="4CA20F83">
      <w:trPr>
        <w:trHeight w:val="300"/>
      </w:trPr>
      <w:tc>
        <w:tcPr>
          <w:tcW w:w="3210" w:type="dxa"/>
        </w:tcPr>
        <w:p w14:paraId="3AAD2A5C" w14:textId="40988731" w:rsidR="007D4BA7" w:rsidRDefault="007D4BA7" w:rsidP="4CA20F83">
          <w:pPr>
            <w:pStyle w:val="Encabezado"/>
            <w:ind w:left="-115"/>
            <w:jc w:val="left"/>
          </w:pPr>
        </w:p>
      </w:tc>
      <w:tc>
        <w:tcPr>
          <w:tcW w:w="3210" w:type="dxa"/>
        </w:tcPr>
        <w:p w14:paraId="1A5FB048" w14:textId="446FD54F" w:rsidR="007D4BA7" w:rsidRDefault="007D4BA7" w:rsidP="4CA20F83">
          <w:pPr>
            <w:pStyle w:val="Encabezado"/>
            <w:jc w:val="center"/>
          </w:pPr>
        </w:p>
      </w:tc>
      <w:tc>
        <w:tcPr>
          <w:tcW w:w="3210" w:type="dxa"/>
        </w:tcPr>
        <w:p w14:paraId="119FEF90" w14:textId="12F0B323" w:rsidR="007D4BA7" w:rsidRDefault="007D4BA7" w:rsidP="4CA20F83">
          <w:pPr>
            <w:pStyle w:val="Encabezado"/>
            <w:ind w:right="-115"/>
            <w:jc w:val="right"/>
          </w:pPr>
        </w:p>
      </w:tc>
    </w:tr>
  </w:tbl>
  <w:p w14:paraId="14ECCA6F" w14:textId="7685D9A8" w:rsidR="007D4BA7" w:rsidRDefault="007D4BA7" w:rsidP="4CA20F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A6923F" w14:textId="77777777" w:rsidR="00072E99" w:rsidRDefault="00072E99">
      <w:pPr>
        <w:spacing w:after="0" w:line="240" w:lineRule="auto"/>
      </w:pPr>
      <w:r>
        <w:separator/>
      </w:r>
    </w:p>
  </w:footnote>
  <w:footnote w:type="continuationSeparator" w:id="0">
    <w:p w14:paraId="5959D803" w14:textId="77777777" w:rsidR="00072E99" w:rsidRDefault="00072E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DEFF" w14:textId="77777777" w:rsidR="007D4BA7" w:rsidRDefault="007D4BA7" w:rsidP="4CA20F83">
    <w:pPr>
      <w:keepLines/>
      <w:pBdr>
        <w:top w:val="nil"/>
        <w:left w:val="nil"/>
        <w:bottom w:val="nil"/>
        <w:right w:val="nil"/>
        <w:between w:val="nil"/>
      </w:pBdr>
      <w:tabs>
        <w:tab w:val="center" w:pos="4536"/>
        <w:tab w:val="right" w:pos="9072"/>
      </w:tabs>
      <w:spacing w:after="48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36C5CAC8" w14:textId="77777777" w:rsidR="007D4BA7" w:rsidRDefault="007D4BA7" w:rsidP="4CA20F83">
    <w:pPr>
      <w:keepLines/>
      <w:pBdr>
        <w:top w:val="nil"/>
        <w:left w:val="nil"/>
        <w:bottom w:val="nil"/>
        <w:right w:val="nil"/>
        <w:between w:val="nil"/>
      </w:pBdr>
      <w:tabs>
        <w:tab w:val="center" w:pos="4536"/>
        <w:tab w:val="right" w:pos="9072"/>
      </w:tabs>
      <w:spacing w:after="480"/>
      <w:ind w:firstLine="0"/>
      <w:jc w:val="center"/>
      <w:rPr>
        <w:smallCaps/>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3E871EB8" w14:textId="77777777" w:rsidTr="4CA20F83">
      <w:trPr>
        <w:trHeight w:val="300"/>
      </w:trPr>
      <w:tc>
        <w:tcPr>
          <w:tcW w:w="3210" w:type="dxa"/>
        </w:tcPr>
        <w:p w14:paraId="05319AE1" w14:textId="3B17DF01" w:rsidR="007D4BA7" w:rsidRDefault="007D4BA7" w:rsidP="4CA20F83">
          <w:pPr>
            <w:pStyle w:val="Encabezado"/>
            <w:ind w:left="-115"/>
            <w:jc w:val="left"/>
          </w:pPr>
        </w:p>
      </w:tc>
      <w:tc>
        <w:tcPr>
          <w:tcW w:w="3210" w:type="dxa"/>
        </w:tcPr>
        <w:p w14:paraId="3384563F" w14:textId="131C776F" w:rsidR="007D4BA7" w:rsidRDefault="007D4BA7" w:rsidP="4CA20F83">
          <w:pPr>
            <w:pStyle w:val="Encabezado"/>
            <w:jc w:val="center"/>
          </w:pPr>
        </w:p>
      </w:tc>
      <w:tc>
        <w:tcPr>
          <w:tcW w:w="3210" w:type="dxa"/>
        </w:tcPr>
        <w:p w14:paraId="73A39868" w14:textId="729D31AB" w:rsidR="007D4BA7" w:rsidRDefault="007D4BA7" w:rsidP="4CA20F83">
          <w:pPr>
            <w:pStyle w:val="Encabezado"/>
            <w:ind w:right="-115"/>
            <w:jc w:val="right"/>
          </w:pPr>
        </w:p>
      </w:tc>
    </w:tr>
  </w:tbl>
  <w:p w14:paraId="1FB29302" w14:textId="4F093379" w:rsidR="007D4BA7" w:rsidRDefault="007D4BA7" w:rsidP="4CA20F83">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3CEEDF0B" w14:textId="77777777" w:rsidTr="4CA20F83">
      <w:trPr>
        <w:trHeight w:val="300"/>
      </w:trPr>
      <w:tc>
        <w:tcPr>
          <w:tcW w:w="3210" w:type="dxa"/>
        </w:tcPr>
        <w:p w14:paraId="2D49E0A9" w14:textId="34C3304B" w:rsidR="007D4BA7" w:rsidRDefault="007D4BA7" w:rsidP="4CA20F83">
          <w:pPr>
            <w:pStyle w:val="Encabezado"/>
            <w:ind w:left="-115"/>
            <w:jc w:val="left"/>
          </w:pPr>
        </w:p>
      </w:tc>
      <w:tc>
        <w:tcPr>
          <w:tcW w:w="3210" w:type="dxa"/>
        </w:tcPr>
        <w:p w14:paraId="63CDF9BF" w14:textId="47EC6B5A" w:rsidR="007D4BA7" w:rsidRDefault="007D4BA7" w:rsidP="4CA20F83">
          <w:pPr>
            <w:pStyle w:val="Encabezado"/>
            <w:jc w:val="center"/>
          </w:pPr>
        </w:p>
      </w:tc>
      <w:tc>
        <w:tcPr>
          <w:tcW w:w="3210" w:type="dxa"/>
        </w:tcPr>
        <w:p w14:paraId="6E24D5C0" w14:textId="6CC45996" w:rsidR="007D4BA7" w:rsidRDefault="007D4BA7" w:rsidP="4CA20F83">
          <w:pPr>
            <w:pStyle w:val="Encabezado"/>
            <w:ind w:right="-115"/>
            <w:jc w:val="right"/>
          </w:pPr>
        </w:p>
      </w:tc>
    </w:tr>
  </w:tbl>
  <w:p w14:paraId="698AB86B" w14:textId="4CA6C12C" w:rsidR="007D4BA7" w:rsidRDefault="007D4BA7" w:rsidP="4CA20F83">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6DB7043D" w14:textId="77777777" w:rsidTr="4CA20F83">
      <w:trPr>
        <w:trHeight w:val="300"/>
      </w:trPr>
      <w:tc>
        <w:tcPr>
          <w:tcW w:w="3210" w:type="dxa"/>
        </w:tcPr>
        <w:p w14:paraId="27F03DD5" w14:textId="00495C95" w:rsidR="007D4BA7" w:rsidRDefault="007D4BA7" w:rsidP="4CA20F83">
          <w:pPr>
            <w:pStyle w:val="Encabezado"/>
            <w:ind w:left="-115"/>
            <w:jc w:val="left"/>
          </w:pPr>
        </w:p>
      </w:tc>
      <w:tc>
        <w:tcPr>
          <w:tcW w:w="3210" w:type="dxa"/>
        </w:tcPr>
        <w:p w14:paraId="063A7D1E" w14:textId="452D0D98" w:rsidR="007D4BA7" w:rsidRDefault="007D4BA7" w:rsidP="4CA20F83">
          <w:pPr>
            <w:pStyle w:val="Encabezado"/>
            <w:jc w:val="center"/>
          </w:pPr>
        </w:p>
      </w:tc>
      <w:tc>
        <w:tcPr>
          <w:tcW w:w="3210" w:type="dxa"/>
        </w:tcPr>
        <w:p w14:paraId="3D4EA7E7" w14:textId="7B1FBA9B" w:rsidR="007D4BA7" w:rsidRDefault="007D4BA7" w:rsidP="4CA20F83">
          <w:pPr>
            <w:pStyle w:val="Encabezado"/>
            <w:ind w:right="-115"/>
            <w:jc w:val="right"/>
          </w:pPr>
        </w:p>
      </w:tc>
    </w:tr>
  </w:tbl>
  <w:p w14:paraId="4FD3D144" w14:textId="5E43B609" w:rsidR="007D4BA7" w:rsidRDefault="007D4BA7" w:rsidP="4CA20F8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6DC386CF" w14:textId="77777777" w:rsidTr="4CA20F83">
      <w:trPr>
        <w:trHeight w:val="300"/>
      </w:trPr>
      <w:tc>
        <w:tcPr>
          <w:tcW w:w="3210" w:type="dxa"/>
        </w:tcPr>
        <w:p w14:paraId="5E193FF8" w14:textId="1C96BE5F" w:rsidR="007D4BA7" w:rsidRDefault="007D4BA7" w:rsidP="4CA20F83">
          <w:pPr>
            <w:pStyle w:val="Encabezado"/>
            <w:ind w:left="-115"/>
            <w:jc w:val="left"/>
          </w:pPr>
        </w:p>
      </w:tc>
      <w:tc>
        <w:tcPr>
          <w:tcW w:w="3210" w:type="dxa"/>
        </w:tcPr>
        <w:p w14:paraId="57AE7425" w14:textId="1A6F3929" w:rsidR="007D4BA7" w:rsidRDefault="007D4BA7" w:rsidP="4CA20F83">
          <w:pPr>
            <w:pStyle w:val="Encabezado"/>
            <w:jc w:val="center"/>
          </w:pPr>
        </w:p>
      </w:tc>
      <w:tc>
        <w:tcPr>
          <w:tcW w:w="3210" w:type="dxa"/>
        </w:tcPr>
        <w:p w14:paraId="76989B93" w14:textId="7B898150" w:rsidR="007D4BA7" w:rsidRDefault="007D4BA7" w:rsidP="4CA20F83">
          <w:pPr>
            <w:pStyle w:val="Encabezado"/>
            <w:ind w:right="-115"/>
            <w:jc w:val="right"/>
          </w:pPr>
        </w:p>
      </w:tc>
    </w:tr>
  </w:tbl>
  <w:p w14:paraId="6376B419" w14:textId="2247A8E0" w:rsidR="007D4BA7" w:rsidRDefault="007D4BA7" w:rsidP="4CA20F83">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0FE1F5C4" w14:textId="77777777" w:rsidTr="4CA20F83">
      <w:trPr>
        <w:trHeight w:val="300"/>
      </w:trPr>
      <w:tc>
        <w:tcPr>
          <w:tcW w:w="3210" w:type="dxa"/>
        </w:tcPr>
        <w:p w14:paraId="64393447" w14:textId="59CC5564" w:rsidR="007D4BA7" w:rsidRDefault="007D4BA7" w:rsidP="4CA20F83">
          <w:pPr>
            <w:pStyle w:val="Encabezado"/>
            <w:ind w:left="-115"/>
            <w:jc w:val="left"/>
          </w:pPr>
        </w:p>
      </w:tc>
      <w:tc>
        <w:tcPr>
          <w:tcW w:w="3210" w:type="dxa"/>
        </w:tcPr>
        <w:p w14:paraId="2A52E540" w14:textId="73C3F86B" w:rsidR="007D4BA7" w:rsidRDefault="007D4BA7" w:rsidP="4CA20F83">
          <w:pPr>
            <w:pStyle w:val="Encabezado"/>
            <w:jc w:val="center"/>
          </w:pPr>
        </w:p>
      </w:tc>
      <w:tc>
        <w:tcPr>
          <w:tcW w:w="3210" w:type="dxa"/>
        </w:tcPr>
        <w:p w14:paraId="2E0AB649" w14:textId="44662026" w:rsidR="007D4BA7" w:rsidRDefault="007D4BA7" w:rsidP="4CA20F83">
          <w:pPr>
            <w:pStyle w:val="Encabezado"/>
            <w:ind w:right="-115"/>
            <w:jc w:val="right"/>
          </w:pPr>
        </w:p>
      </w:tc>
    </w:tr>
  </w:tbl>
  <w:p w14:paraId="186BCA9D" w14:textId="3504C57F" w:rsidR="007D4BA7" w:rsidRDefault="007D4BA7" w:rsidP="4CA20F83">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0C92583D" w14:textId="77777777" w:rsidTr="4CA20F83">
      <w:trPr>
        <w:trHeight w:val="300"/>
      </w:trPr>
      <w:tc>
        <w:tcPr>
          <w:tcW w:w="3210" w:type="dxa"/>
        </w:tcPr>
        <w:p w14:paraId="31FBE632" w14:textId="65FD59B1" w:rsidR="007D4BA7" w:rsidRDefault="007D4BA7" w:rsidP="4CA20F83">
          <w:pPr>
            <w:pStyle w:val="Encabezado"/>
            <w:ind w:left="-115"/>
            <w:jc w:val="left"/>
          </w:pPr>
        </w:p>
      </w:tc>
      <w:tc>
        <w:tcPr>
          <w:tcW w:w="3210" w:type="dxa"/>
        </w:tcPr>
        <w:p w14:paraId="4748D43B" w14:textId="7AF1B705" w:rsidR="007D4BA7" w:rsidRDefault="007D4BA7" w:rsidP="4CA20F83">
          <w:pPr>
            <w:pStyle w:val="Encabezado"/>
            <w:jc w:val="center"/>
          </w:pPr>
        </w:p>
      </w:tc>
      <w:tc>
        <w:tcPr>
          <w:tcW w:w="3210" w:type="dxa"/>
        </w:tcPr>
        <w:p w14:paraId="6DFEA7BF" w14:textId="63E68A8D" w:rsidR="007D4BA7" w:rsidRDefault="007D4BA7" w:rsidP="4CA20F83">
          <w:pPr>
            <w:pStyle w:val="Encabezado"/>
            <w:ind w:right="-115"/>
            <w:jc w:val="right"/>
          </w:pPr>
        </w:p>
      </w:tc>
    </w:tr>
  </w:tbl>
  <w:p w14:paraId="279CC955" w14:textId="52339537" w:rsidR="007D4BA7" w:rsidRDefault="007D4BA7" w:rsidP="4CA20F83">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78F98245" w14:textId="77777777" w:rsidTr="4CA20F83">
      <w:trPr>
        <w:trHeight w:val="300"/>
      </w:trPr>
      <w:tc>
        <w:tcPr>
          <w:tcW w:w="3210" w:type="dxa"/>
        </w:tcPr>
        <w:p w14:paraId="33EB3904" w14:textId="3E6E02EB" w:rsidR="007D4BA7" w:rsidRDefault="007D4BA7" w:rsidP="4CA20F83">
          <w:pPr>
            <w:pStyle w:val="Encabezado"/>
            <w:ind w:left="-115"/>
            <w:jc w:val="left"/>
          </w:pPr>
        </w:p>
      </w:tc>
      <w:tc>
        <w:tcPr>
          <w:tcW w:w="3210" w:type="dxa"/>
        </w:tcPr>
        <w:p w14:paraId="763FFA9D" w14:textId="6EE8103E" w:rsidR="007D4BA7" w:rsidRDefault="007D4BA7" w:rsidP="4CA20F83">
          <w:pPr>
            <w:pStyle w:val="Encabezado"/>
            <w:jc w:val="center"/>
          </w:pPr>
        </w:p>
      </w:tc>
      <w:tc>
        <w:tcPr>
          <w:tcW w:w="3210" w:type="dxa"/>
        </w:tcPr>
        <w:p w14:paraId="5DD05333" w14:textId="6B18D638" w:rsidR="007D4BA7" w:rsidRDefault="007D4BA7" w:rsidP="4CA20F83">
          <w:pPr>
            <w:pStyle w:val="Encabezado"/>
            <w:ind w:right="-115"/>
            <w:jc w:val="right"/>
          </w:pPr>
        </w:p>
      </w:tc>
    </w:tr>
  </w:tbl>
  <w:p w14:paraId="6D25C90D" w14:textId="24955493" w:rsidR="007D4BA7" w:rsidRDefault="007D4BA7" w:rsidP="4CA20F8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011BDEF1" w14:textId="77777777" w:rsidTr="4CA20F83">
      <w:trPr>
        <w:trHeight w:val="300"/>
      </w:trPr>
      <w:tc>
        <w:tcPr>
          <w:tcW w:w="3210" w:type="dxa"/>
        </w:tcPr>
        <w:p w14:paraId="694C0817" w14:textId="57AAE980" w:rsidR="007D4BA7" w:rsidRDefault="007D4BA7" w:rsidP="4CA20F83">
          <w:pPr>
            <w:pStyle w:val="Encabezado"/>
            <w:ind w:left="-115"/>
            <w:jc w:val="left"/>
          </w:pPr>
        </w:p>
      </w:tc>
      <w:tc>
        <w:tcPr>
          <w:tcW w:w="3210" w:type="dxa"/>
        </w:tcPr>
        <w:p w14:paraId="06AA040C" w14:textId="0C582CBD" w:rsidR="007D4BA7" w:rsidRDefault="007D4BA7" w:rsidP="4CA20F83">
          <w:pPr>
            <w:pStyle w:val="Encabezado"/>
            <w:jc w:val="center"/>
          </w:pPr>
        </w:p>
      </w:tc>
      <w:tc>
        <w:tcPr>
          <w:tcW w:w="3210" w:type="dxa"/>
        </w:tcPr>
        <w:p w14:paraId="34E1A110" w14:textId="4DD58893" w:rsidR="007D4BA7" w:rsidRDefault="007D4BA7" w:rsidP="4CA20F83">
          <w:pPr>
            <w:pStyle w:val="Encabezado"/>
            <w:ind w:right="-115"/>
            <w:jc w:val="right"/>
          </w:pPr>
        </w:p>
      </w:tc>
    </w:tr>
  </w:tbl>
  <w:p w14:paraId="7772D874" w14:textId="643C3E27" w:rsidR="007D4BA7" w:rsidRDefault="007D4BA7" w:rsidP="4CA20F8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524770D0" w14:textId="77777777" w:rsidTr="4CA20F83">
      <w:trPr>
        <w:trHeight w:val="300"/>
      </w:trPr>
      <w:tc>
        <w:tcPr>
          <w:tcW w:w="3210" w:type="dxa"/>
        </w:tcPr>
        <w:p w14:paraId="2938BFE1" w14:textId="47D1C579" w:rsidR="007D4BA7" w:rsidRDefault="007D4BA7" w:rsidP="4CA20F83">
          <w:pPr>
            <w:pStyle w:val="Encabezado"/>
            <w:ind w:left="-115"/>
            <w:jc w:val="left"/>
          </w:pPr>
        </w:p>
      </w:tc>
      <w:tc>
        <w:tcPr>
          <w:tcW w:w="3210" w:type="dxa"/>
        </w:tcPr>
        <w:p w14:paraId="08991495" w14:textId="681E3ECB" w:rsidR="007D4BA7" w:rsidRDefault="007D4BA7" w:rsidP="4CA20F83">
          <w:pPr>
            <w:pStyle w:val="Encabezado"/>
            <w:jc w:val="center"/>
          </w:pPr>
        </w:p>
      </w:tc>
      <w:tc>
        <w:tcPr>
          <w:tcW w:w="3210" w:type="dxa"/>
        </w:tcPr>
        <w:p w14:paraId="576B32F0" w14:textId="7B32D1D6" w:rsidR="007D4BA7" w:rsidRDefault="007D4BA7" w:rsidP="4CA20F83">
          <w:pPr>
            <w:pStyle w:val="Encabezado"/>
            <w:ind w:right="-115"/>
            <w:jc w:val="right"/>
          </w:pPr>
        </w:p>
      </w:tc>
    </w:tr>
  </w:tbl>
  <w:p w14:paraId="3A42004C" w14:textId="436A693D" w:rsidR="007D4BA7" w:rsidRDefault="007D4BA7" w:rsidP="4CA20F8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25A45029" w14:textId="77777777" w:rsidTr="4CA20F83">
      <w:trPr>
        <w:trHeight w:val="300"/>
      </w:trPr>
      <w:tc>
        <w:tcPr>
          <w:tcW w:w="3210" w:type="dxa"/>
        </w:tcPr>
        <w:p w14:paraId="4B2EC5B1" w14:textId="5704D773" w:rsidR="007D4BA7" w:rsidRDefault="007D4BA7" w:rsidP="4CA20F83">
          <w:pPr>
            <w:pStyle w:val="Encabezado"/>
            <w:ind w:left="-115"/>
            <w:jc w:val="left"/>
          </w:pPr>
        </w:p>
      </w:tc>
      <w:tc>
        <w:tcPr>
          <w:tcW w:w="3210" w:type="dxa"/>
        </w:tcPr>
        <w:p w14:paraId="34EB9AAF" w14:textId="4C6D1399" w:rsidR="007D4BA7" w:rsidRDefault="007D4BA7" w:rsidP="4CA20F83">
          <w:pPr>
            <w:pStyle w:val="Encabezado"/>
            <w:jc w:val="center"/>
          </w:pPr>
        </w:p>
      </w:tc>
      <w:tc>
        <w:tcPr>
          <w:tcW w:w="3210" w:type="dxa"/>
        </w:tcPr>
        <w:p w14:paraId="7368F222" w14:textId="0DEF55A1" w:rsidR="007D4BA7" w:rsidRDefault="007D4BA7" w:rsidP="4CA20F83">
          <w:pPr>
            <w:pStyle w:val="Encabezado"/>
            <w:ind w:right="-115"/>
            <w:jc w:val="right"/>
          </w:pPr>
        </w:p>
      </w:tc>
    </w:tr>
  </w:tbl>
  <w:p w14:paraId="3C388BAA" w14:textId="35B279D9" w:rsidR="007D4BA7" w:rsidRDefault="007D4BA7" w:rsidP="4CA20F8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4912B49B" w14:textId="77777777" w:rsidTr="4CA20F83">
      <w:trPr>
        <w:trHeight w:val="300"/>
      </w:trPr>
      <w:tc>
        <w:tcPr>
          <w:tcW w:w="3210" w:type="dxa"/>
        </w:tcPr>
        <w:p w14:paraId="37B95B0C" w14:textId="5D821646" w:rsidR="007D4BA7" w:rsidRDefault="007D4BA7" w:rsidP="4CA20F83">
          <w:pPr>
            <w:pStyle w:val="Encabezado"/>
            <w:ind w:left="-115"/>
            <w:jc w:val="left"/>
          </w:pPr>
        </w:p>
      </w:tc>
      <w:tc>
        <w:tcPr>
          <w:tcW w:w="3210" w:type="dxa"/>
        </w:tcPr>
        <w:p w14:paraId="108E33C3" w14:textId="3365091F" w:rsidR="007D4BA7" w:rsidRDefault="007D4BA7" w:rsidP="4CA20F83">
          <w:pPr>
            <w:pStyle w:val="Encabezado"/>
            <w:jc w:val="center"/>
          </w:pPr>
        </w:p>
      </w:tc>
      <w:tc>
        <w:tcPr>
          <w:tcW w:w="3210" w:type="dxa"/>
        </w:tcPr>
        <w:p w14:paraId="06CBCDDB" w14:textId="0D72B2A7" w:rsidR="007D4BA7" w:rsidRDefault="007D4BA7" w:rsidP="4CA20F83">
          <w:pPr>
            <w:pStyle w:val="Encabezado"/>
            <w:ind w:right="-115"/>
            <w:jc w:val="right"/>
          </w:pPr>
        </w:p>
      </w:tc>
    </w:tr>
  </w:tbl>
  <w:p w14:paraId="68986BA1" w14:textId="509A021B" w:rsidR="007D4BA7" w:rsidRDefault="007D4BA7" w:rsidP="4CA20F8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324BEF8F" w14:textId="77777777" w:rsidTr="4CA20F83">
      <w:trPr>
        <w:trHeight w:val="300"/>
      </w:trPr>
      <w:tc>
        <w:tcPr>
          <w:tcW w:w="3210" w:type="dxa"/>
        </w:tcPr>
        <w:p w14:paraId="4597A4F7" w14:textId="63AF7C29" w:rsidR="007D4BA7" w:rsidRDefault="007D4BA7" w:rsidP="4CA20F83">
          <w:pPr>
            <w:pStyle w:val="Encabezado"/>
            <w:ind w:left="-115"/>
            <w:jc w:val="left"/>
          </w:pPr>
        </w:p>
      </w:tc>
      <w:tc>
        <w:tcPr>
          <w:tcW w:w="3210" w:type="dxa"/>
        </w:tcPr>
        <w:p w14:paraId="692A1456" w14:textId="216E31D1" w:rsidR="007D4BA7" w:rsidRDefault="007D4BA7" w:rsidP="4CA20F83">
          <w:pPr>
            <w:pStyle w:val="Encabezado"/>
            <w:jc w:val="center"/>
          </w:pPr>
        </w:p>
      </w:tc>
      <w:tc>
        <w:tcPr>
          <w:tcW w:w="3210" w:type="dxa"/>
        </w:tcPr>
        <w:p w14:paraId="10D1A839" w14:textId="53C54BDD" w:rsidR="007D4BA7" w:rsidRDefault="007D4BA7" w:rsidP="4CA20F83">
          <w:pPr>
            <w:pStyle w:val="Encabezado"/>
            <w:ind w:right="-115"/>
            <w:jc w:val="right"/>
          </w:pPr>
        </w:p>
      </w:tc>
    </w:tr>
  </w:tbl>
  <w:p w14:paraId="2F818B53" w14:textId="0890BBE5" w:rsidR="007D4BA7" w:rsidRDefault="007D4BA7" w:rsidP="4CA20F83">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24B2BF80" w14:textId="77777777" w:rsidTr="4CA20F83">
      <w:trPr>
        <w:trHeight w:val="300"/>
      </w:trPr>
      <w:tc>
        <w:tcPr>
          <w:tcW w:w="3210" w:type="dxa"/>
        </w:tcPr>
        <w:p w14:paraId="25FEE189" w14:textId="1EB4A440" w:rsidR="007D4BA7" w:rsidRDefault="007D4BA7" w:rsidP="4CA20F83">
          <w:pPr>
            <w:pStyle w:val="Encabezado"/>
            <w:ind w:left="-115"/>
            <w:jc w:val="left"/>
          </w:pPr>
        </w:p>
      </w:tc>
      <w:tc>
        <w:tcPr>
          <w:tcW w:w="3210" w:type="dxa"/>
        </w:tcPr>
        <w:p w14:paraId="6B360F5C" w14:textId="06EFFE6D" w:rsidR="007D4BA7" w:rsidRDefault="007D4BA7" w:rsidP="4CA20F83">
          <w:pPr>
            <w:pStyle w:val="Encabezado"/>
            <w:jc w:val="center"/>
          </w:pPr>
        </w:p>
      </w:tc>
      <w:tc>
        <w:tcPr>
          <w:tcW w:w="3210" w:type="dxa"/>
        </w:tcPr>
        <w:p w14:paraId="691CF8F1" w14:textId="36BAFD91" w:rsidR="007D4BA7" w:rsidRDefault="007D4BA7" w:rsidP="4CA20F83">
          <w:pPr>
            <w:pStyle w:val="Encabezado"/>
            <w:ind w:right="-115"/>
            <w:jc w:val="right"/>
          </w:pPr>
        </w:p>
      </w:tc>
    </w:tr>
  </w:tbl>
  <w:p w14:paraId="1E196F7E" w14:textId="5FE353AF" w:rsidR="007D4BA7" w:rsidRDefault="007D4BA7" w:rsidP="4CA20F83">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336AA87A" w14:textId="77777777" w:rsidTr="4CA20F83">
      <w:trPr>
        <w:trHeight w:val="300"/>
      </w:trPr>
      <w:tc>
        <w:tcPr>
          <w:tcW w:w="3210" w:type="dxa"/>
        </w:tcPr>
        <w:p w14:paraId="1A5FC5B1" w14:textId="71AB8BB1" w:rsidR="007D4BA7" w:rsidRDefault="007D4BA7" w:rsidP="4CA20F83">
          <w:pPr>
            <w:pStyle w:val="Encabezado"/>
            <w:ind w:left="-115"/>
            <w:jc w:val="left"/>
          </w:pPr>
        </w:p>
      </w:tc>
      <w:tc>
        <w:tcPr>
          <w:tcW w:w="3210" w:type="dxa"/>
        </w:tcPr>
        <w:p w14:paraId="20BF3E81" w14:textId="036E2866" w:rsidR="007D4BA7" w:rsidRDefault="007D4BA7" w:rsidP="4CA20F83">
          <w:pPr>
            <w:pStyle w:val="Encabezado"/>
            <w:jc w:val="center"/>
          </w:pPr>
        </w:p>
      </w:tc>
      <w:tc>
        <w:tcPr>
          <w:tcW w:w="3210" w:type="dxa"/>
        </w:tcPr>
        <w:p w14:paraId="55E86FCE" w14:textId="0221ACD0" w:rsidR="007D4BA7" w:rsidRDefault="007D4BA7" w:rsidP="4CA20F83">
          <w:pPr>
            <w:pStyle w:val="Encabezado"/>
            <w:ind w:right="-115"/>
            <w:jc w:val="right"/>
          </w:pPr>
        </w:p>
      </w:tc>
    </w:tr>
  </w:tbl>
  <w:p w14:paraId="6C3AD644" w14:textId="6C1C3699" w:rsidR="007D4BA7" w:rsidRDefault="007D4BA7" w:rsidP="4CA20F83">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7D4BA7" w14:paraId="5491EDA1" w14:textId="77777777" w:rsidTr="4CA20F83">
      <w:trPr>
        <w:trHeight w:val="300"/>
      </w:trPr>
      <w:tc>
        <w:tcPr>
          <w:tcW w:w="3210" w:type="dxa"/>
        </w:tcPr>
        <w:p w14:paraId="1298BA6A" w14:textId="66FC8342" w:rsidR="007D4BA7" w:rsidRDefault="007D4BA7" w:rsidP="4CA20F83">
          <w:pPr>
            <w:pStyle w:val="Encabezado"/>
            <w:ind w:left="-115"/>
            <w:jc w:val="left"/>
          </w:pPr>
        </w:p>
      </w:tc>
      <w:tc>
        <w:tcPr>
          <w:tcW w:w="3210" w:type="dxa"/>
        </w:tcPr>
        <w:p w14:paraId="189D72D4" w14:textId="0756F511" w:rsidR="007D4BA7" w:rsidRDefault="007D4BA7" w:rsidP="4CA20F83">
          <w:pPr>
            <w:pStyle w:val="Encabezado"/>
            <w:jc w:val="center"/>
          </w:pPr>
        </w:p>
      </w:tc>
      <w:tc>
        <w:tcPr>
          <w:tcW w:w="3210" w:type="dxa"/>
        </w:tcPr>
        <w:p w14:paraId="37D98B69" w14:textId="23297B21" w:rsidR="007D4BA7" w:rsidRDefault="007D4BA7" w:rsidP="4CA20F83">
          <w:pPr>
            <w:pStyle w:val="Encabezado"/>
            <w:ind w:right="-115"/>
            <w:jc w:val="right"/>
          </w:pPr>
        </w:p>
      </w:tc>
    </w:tr>
  </w:tbl>
  <w:p w14:paraId="65930791" w14:textId="5E38546B" w:rsidR="007D4BA7" w:rsidRDefault="007D4BA7" w:rsidP="4CA20F83">
    <w:pPr>
      <w:pStyle w:val="Encabezado"/>
    </w:pPr>
  </w:p>
</w:hdr>
</file>

<file path=word/intelligence2.xml><?xml version="1.0" encoding="utf-8"?>
<int2:intelligence xmlns:int2="http://schemas.microsoft.com/office/intelligence/2020/intelligence">
  <int2:observations>
    <int2:textHash int2:hashCode="8mVQNhZU2+nJPu" int2:id="IvEhwAlA">
      <int2:state int2:type="AugLoop_Text_Critique" int2:value="Rejected"/>
    </int2:textHash>
    <int2:bookmark int2:bookmarkName="_Int_DjMKdfyS" int2:invalidationBookmarkName="" int2:hashCode="ozCA1RFuFJlFzS" int2:id="XDinHuxv">
      <int2:state int2:type="AugLoop_Text_Critique" int2:value="Rejected"/>
    </int2:bookmark>
    <int2:bookmark int2:bookmarkName="_Int_8MlY3EDR" int2:invalidationBookmarkName="" int2:hashCode="dtL7vQTe0o2y9K" int2:id="JBOzeAQH">
      <int2:state int2:type="AugLoop_Text_Critique" int2:value="Rejected"/>
    </int2:bookmark>
    <int2:bookmark int2:bookmarkName="_Int_DjMKdfyS" int2:invalidationBookmarkName="" int2:hashCode="QUCSJBgkVYVvzE" int2:id="ftuvcIUg">
      <int2:state int2:type="AugLoop_Text_Critique" int2:value="Rejected"/>
    </int2:bookmark>
  </int2:observations>
  <int2:intelligenceSettings/>
</int2:intelligence>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C4260"/>
    <w:multiLevelType w:val="multilevel"/>
    <w:tmpl w:val="22A2E4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94C68F1"/>
    <w:multiLevelType w:val="multilevel"/>
    <w:tmpl w:val="64465CA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09B46780"/>
    <w:multiLevelType w:val="multilevel"/>
    <w:tmpl w:val="C538A7CA"/>
    <w:lvl w:ilvl="0">
      <w:start w:val="1"/>
      <w:numFmt w:val="bullet"/>
      <w:lvlText w:val="●"/>
      <w:lvlJc w:val="left"/>
      <w:pPr>
        <w:ind w:left="567" w:hanging="567"/>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0ACE387B"/>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C6D5FC5"/>
    <w:multiLevelType w:val="multilevel"/>
    <w:tmpl w:val="AECC4DB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7B5575"/>
    <w:multiLevelType w:val="multilevel"/>
    <w:tmpl w:val="85C2EE6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DF2396"/>
    <w:multiLevelType w:val="multilevel"/>
    <w:tmpl w:val="F20E8C9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 w15:restartNumberingAfterBreak="0">
    <w:nsid w:val="14DE3201"/>
    <w:multiLevelType w:val="multilevel"/>
    <w:tmpl w:val="008E9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59A7AD2"/>
    <w:multiLevelType w:val="multilevel"/>
    <w:tmpl w:val="5B0896F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564F0E"/>
    <w:multiLevelType w:val="hybridMultilevel"/>
    <w:tmpl w:val="274E4C5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0" w15:restartNumberingAfterBreak="0">
    <w:nsid w:val="232D2A39"/>
    <w:multiLevelType w:val="multilevel"/>
    <w:tmpl w:val="1D4670F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5C77CAA"/>
    <w:multiLevelType w:val="multilevel"/>
    <w:tmpl w:val="BD005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82132C3"/>
    <w:multiLevelType w:val="hybridMultilevel"/>
    <w:tmpl w:val="2B1643A4"/>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3" w15:restartNumberingAfterBreak="0">
    <w:nsid w:val="28CD0909"/>
    <w:multiLevelType w:val="multilevel"/>
    <w:tmpl w:val="B8A2958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9037D2"/>
    <w:multiLevelType w:val="multilevel"/>
    <w:tmpl w:val="437C6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9D922D8"/>
    <w:multiLevelType w:val="multilevel"/>
    <w:tmpl w:val="07DE4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EFC4335"/>
    <w:multiLevelType w:val="multilevel"/>
    <w:tmpl w:val="2E524F1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212587"/>
    <w:multiLevelType w:val="multilevel"/>
    <w:tmpl w:val="B81C81BC"/>
    <w:lvl w:ilvl="0">
      <w:start w:val="1"/>
      <w:numFmt w:val="bullet"/>
      <w:lvlText w:val="■"/>
      <w:lvlJc w:val="left"/>
      <w:pPr>
        <w:ind w:left="1134" w:hanging="567"/>
      </w:pPr>
      <w:rPr>
        <w:rFonts w:ascii="Noto Sans Symbols" w:eastAsia="Noto Sans Symbols" w:hAnsi="Noto Sans Symbols" w:cs="Noto Sans Symbols"/>
        <w:sz w:val="12"/>
        <w:szCs w:val="12"/>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8" w15:restartNumberingAfterBreak="0">
    <w:nsid w:val="30FB393D"/>
    <w:multiLevelType w:val="multilevel"/>
    <w:tmpl w:val="432C638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 w15:restartNumberingAfterBreak="0">
    <w:nsid w:val="325C3323"/>
    <w:multiLevelType w:val="multilevel"/>
    <w:tmpl w:val="F4EC8F4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67D1FE1"/>
    <w:multiLevelType w:val="multilevel"/>
    <w:tmpl w:val="729EB34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68019AF"/>
    <w:multiLevelType w:val="multilevel"/>
    <w:tmpl w:val="23527AF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A14485C"/>
    <w:multiLevelType w:val="multilevel"/>
    <w:tmpl w:val="747E6C7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 w15:restartNumberingAfterBreak="0">
    <w:nsid w:val="3A545986"/>
    <w:multiLevelType w:val="multilevel"/>
    <w:tmpl w:val="560EE8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3BB970A7"/>
    <w:multiLevelType w:val="multilevel"/>
    <w:tmpl w:val="F1388CD2"/>
    <w:lvl w:ilvl="0">
      <w:start w:val="1"/>
      <w:numFmt w:val="lowerLetter"/>
      <w:lvlText w:val="%1)"/>
      <w:lvlJc w:val="left"/>
      <w:pPr>
        <w:ind w:left="567" w:hanging="567"/>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5" w15:restartNumberingAfterBreak="0">
    <w:nsid w:val="3DB10152"/>
    <w:multiLevelType w:val="multilevel"/>
    <w:tmpl w:val="B1464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ED953B6"/>
    <w:multiLevelType w:val="multilevel"/>
    <w:tmpl w:val="757C8C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F73648C"/>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40943102"/>
    <w:multiLevelType w:val="multilevel"/>
    <w:tmpl w:val="AD16D42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9" w15:restartNumberingAfterBreak="0">
    <w:nsid w:val="42CC54CA"/>
    <w:multiLevelType w:val="multilevel"/>
    <w:tmpl w:val="20CED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D493E98"/>
    <w:multiLevelType w:val="multilevel"/>
    <w:tmpl w:val="38CE99A6"/>
    <w:lvl w:ilvl="0">
      <w:start w:val="1"/>
      <w:numFmt w:val="decimal"/>
      <w:lvlText w:val="%1)"/>
      <w:lvlJc w:val="left"/>
      <w:pPr>
        <w:ind w:left="723"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1" w15:restartNumberingAfterBreak="0">
    <w:nsid w:val="52BB1C8E"/>
    <w:multiLevelType w:val="multilevel"/>
    <w:tmpl w:val="608E94D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52233A8"/>
    <w:multiLevelType w:val="multilevel"/>
    <w:tmpl w:val="D2660C3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CD5228A"/>
    <w:multiLevelType w:val="multilevel"/>
    <w:tmpl w:val="5FE4182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DA25FC8"/>
    <w:multiLevelType w:val="multilevel"/>
    <w:tmpl w:val="9DEE559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5" w15:restartNumberingAfterBreak="0">
    <w:nsid w:val="5ECB64A0"/>
    <w:multiLevelType w:val="multilevel"/>
    <w:tmpl w:val="15B0445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603D52DF"/>
    <w:multiLevelType w:val="multilevel"/>
    <w:tmpl w:val="04AE02B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1440"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7" w15:restartNumberingAfterBreak="0">
    <w:nsid w:val="60921F1E"/>
    <w:multiLevelType w:val="multilevel"/>
    <w:tmpl w:val="E9B455AA"/>
    <w:lvl w:ilvl="0">
      <w:start w:val="1"/>
      <w:numFmt w:val="lowerLetter"/>
      <w:lvlText w:val="%1)"/>
      <w:lvlJc w:val="left"/>
      <w:pPr>
        <w:ind w:left="1134" w:hanging="567"/>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8" w15:restartNumberingAfterBreak="0">
    <w:nsid w:val="6D942749"/>
    <w:multiLevelType w:val="multilevel"/>
    <w:tmpl w:val="BFDE22E8"/>
    <w:lvl w:ilvl="0">
      <w:start w:val="1"/>
      <w:numFmt w:val="decimal"/>
      <w:lvlText w:val="[%1]"/>
      <w:lvlJc w:val="left"/>
      <w:pPr>
        <w:ind w:left="567" w:hanging="5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1657DBE"/>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52F563F"/>
    <w:multiLevelType w:val="multilevel"/>
    <w:tmpl w:val="02B66174"/>
    <w:lvl w:ilvl="0">
      <w:start w:val="1"/>
      <w:numFmt w:val="decimal"/>
      <w:lvlText w:val="%1)"/>
      <w:lvlJc w:val="left"/>
      <w:pPr>
        <w:ind w:left="1134" w:hanging="567"/>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1" w15:restartNumberingAfterBreak="0">
    <w:nsid w:val="764E4EA6"/>
    <w:multiLevelType w:val="multilevel"/>
    <w:tmpl w:val="1166BDB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F967BE"/>
    <w:multiLevelType w:val="multilevel"/>
    <w:tmpl w:val="5A969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0"/>
  </w:num>
  <w:num w:numId="2">
    <w:abstractNumId w:val="37"/>
  </w:num>
  <w:num w:numId="3">
    <w:abstractNumId w:val="40"/>
  </w:num>
  <w:num w:numId="4">
    <w:abstractNumId w:val="2"/>
  </w:num>
  <w:num w:numId="5">
    <w:abstractNumId w:val="17"/>
  </w:num>
  <w:num w:numId="6">
    <w:abstractNumId w:val="38"/>
  </w:num>
  <w:num w:numId="7">
    <w:abstractNumId w:val="39"/>
  </w:num>
  <w:num w:numId="8">
    <w:abstractNumId w:val="24"/>
  </w:num>
  <w:num w:numId="9">
    <w:abstractNumId w:val="25"/>
  </w:num>
  <w:num w:numId="10">
    <w:abstractNumId w:val="34"/>
  </w:num>
  <w:num w:numId="11">
    <w:abstractNumId w:val="0"/>
  </w:num>
  <w:num w:numId="12">
    <w:abstractNumId w:val="20"/>
  </w:num>
  <w:num w:numId="13">
    <w:abstractNumId w:val="6"/>
  </w:num>
  <w:num w:numId="14">
    <w:abstractNumId w:val="31"/>
  </w:num>
  <w:num w:numId="15">
    <w:abstractNumId w:val="15"/>
  </w:num>
  <w:num w:numId="16">
    <w:abstractNumId w:val="33"/>
  </w:num>
  <w:num w:numId="17">
    <w:abstractNumId w:val="36"/>
  </w:num>
  <w:num w:numId="18">
    <w:abstractNumId w:val="21"/>
  </w:num>
  <w:num w:numId="19">
    <w:abstractNumId w:val="41"/>
  </w:num>
  <w:num w:numId="20">
    <w:abstractNumId w:val="26"/>
  </w:num>
  <w:num w:numId="21">
    <w:abstractNumId w:val="10"/>
  </w:num>
  <w:num w:numId="22">
    <w:abstractNumId w:val="19"/>
  </w:num>
  <w:num w:numId="23">
    <w:abstractNumId w:val="32"/>
  </w:num>
  <w:num w:numId="24">
    <w:abstractNumId w:val="16"/>
  </w:num>
  <w:num w:numId="25">
    <w:abstractNumId w:val="8"/>
  </w:num>
  <w:num w:numId="26">
    <w:abstractNumId w:val="3"/>
  </w:num>
  <w:num w:numId="27">
    <w:abstractNumId w:val="9"/>
  </w:num>
  <w:num w:numId="28">
    <w:abstractNumId w:val="11"/>
  </w:num>
  <w:num w:numId="29">
    <w:abstractNumId w:val="35"/>
  </w:num>
  <w:num w:numId="30">
    <w:abstractNumId w:val="5"/>
  </w:num>
  <w:num w:numId="31">
    <w:abstractNumId w:val="28"/>
  </w:num>
  <w:num w:numId="32">
    <w:abstractNumId w:val="4"/>
  </w:num>
  <w:num w:numId="33">
    <w:abstractNumId w:val="14"/>
  </w:num>
  <w:num w:numId="34">
    <w:abstractNumId w:val="13"/>
  </w:num>
  <w:num w:numId="35">
    <w:abstractNumId w:val="1"/>
  </w:num>
  <w:num w:numId="36">
    <w:abstractNumId w:val="42"/>
  </w:num>
  <w:num w:numId="37">
    <w:abstractNumId w:val="23"/>
  </w:num>
  <w:num w:numId="38">
    <w:abstractNumId w:val="29"/>
  </w:num>
  <w:num w:numId="39">
    <w:abstractNumId w:val="22"/>
  </w:num>
  <w:num w:numId="40">
    <w:abstractNumId w:val="7"/>
  </w:num>
  <w:num w:numId="41">
    <w:abstractNumId w:val="18"/>
  </w:num>
  <w:num w:numId="42">
    <w:abstractNumId w:val="27"/>
  </w:num>
  <w:num w:numId="43">
    <w:abstractNumId w:val="1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00E"/>
    <w:rsid w:val="00004A79"/>
    <w:rsid w:val="00004D6A"/>
    <w:rsid w:val="0001355F"/>
    <w:rsid w:val="000148DD"/>
    <w:rsid w:val="00026CBF"/>
    <w:rsid w:val="00026FDF"/>
    <w:rsid w:val="00030743"/>
    <w:rsid w:val="00033B98"/>
    <w:rsid w:val="00035D08"/>
    <w:rsid w:val="00045C7B"/>
    <w:rsid w:val="00072E99"/>
    <w:rsid w:val="0007626A"/>
    <w:rsid w:val="00097E68"/>
    <w:rsid w:val="000A0477"/>
    <w:rsid w:val="000A0EFD"/>
    <w:rsid w:val="000A562D"/>
    <w:rsid w:val="000C5A67"/>
    <w:rsid w:val="000E08A9"/>
    <w:rsid w:val="000E2CE2"/>
    <w:rsid w:val="000F11A6"/>
    <w:rsid w:val="00124DF9"/>
    <w:rsid w:val="0014365E"/>
    <w:rsid w:val="0014786A"/>
    <w:rsid w:val="00151422"/>
    <w:rsid w:val="00184607"/>
    <w:rsid w:val="001951C9"/>
    <w:rsid w:val="001B54DB"/>
    <w:rsid w:val="001B55F1"/>
    <w:rsid w:val="001C2C25"/>
    <w:rsid w:val="001C77A0"/>
    <w:rsid w:val="001D637F"/>
    <w:rsid w:val="001E5C19"/>
    <w:rsid w:val="00201246"/>
    <w:rsid w:val="00206FD2"/>
    <w:rsid w:val="00210A39"/>
    <w:rsid w:val="00216D17"/>
    <w:rsid w:val="00224B33"/>
    <w:rsid w:val="00237565"/>
    <w:rsid w:val="002451A4"/>
    <w:rsid w:val="0025406A"/>
    <w:rsid w:val="002813FE"/>
    <w:rsid w:val="002A5657"/>
    <w:rsid w:val="002A6A6A"/>
    <w:rsid w:val="002B242A"/>
    <w:rsid w:val="002B5DF4"/>
    <w:rsid w:val="002C6AC2"/>
    <w:rsid w:val="002D2E89"/>
    <w:rsid w:val="002D3C73"/>
    <w:rsid w:val="00304074"/>
    <w:rsid w:val="00311302"/>
    <w:rsid w:val="00325796"/>
    <w:rsid w:val="00340F96"/>
    <w:rsid w:val="00341EED"/>
    <w:rsid w:val="003426B8"/>
    <w:rsid w:val="00346083"/>
    <w:rsid w:val="00360D1D"/>
    <w:rsid w:val="003611DD"/>
    <w:rsid w:val="0037303A"/>
    <w:rsid w:val="00391193"/>
    <w:rsid w:val="003A66C6"/>
    <w:rsid w:val="003C780B"/>
    <w:rsid w:val="003D1C9E"/>
    <w:rsid w:val="00403C1D"/>
    <w:rsid w:val="00436E6B"/>
    <w:rsid w:val="00452DD1"/>
    <w:rsid w:val="00455695"/>
    <w:rsid w:val="0046202B"/>
    <w:rsid w:val="0046493B"/>
    <w:rsid w:val="004670A8"/>
    <w:rsid w:val="00494A3E"/>
    <w:rsid w:val="004C1B1B"/>
    <w:rsid w:val="004C56B6"/>
    <w:rsid w:val="004E0CDD"/>
    <w:rsid w:val="004E7CD6"/>
    <w:rsid w:val="004F78B8"/>
    <w:rsid w:val="00534BA5"/>
    <w:rsid w:val="00537308"/>
    <w:rsid w:val="00554EB6"/>
    <w:rsid w:val="005615BE"/>
    <w:rsid w:val="0057204F"/>
    <w:rsid w:val="00576DFE"/>
    <w:rsid w:val="00587C79"/>
    <w:rsid w:val="005903A9"/>
    <w:rsid w:val="00591BAD"/>
    <w:rsid w:val="00595DB1"/>
    <w:rsid w:val="005C2252"/>
    <w:rsid w:val="005C7F89"/>
    <w:rsid w:val="005D11DA"/>
    <w:rsid w:val="005E0BC2"/>
    <w:rsid w:val="005E1AEB"/>
    <w:rsid w:val="005E37ED"/>
    <w:rsid w:val="0060618F"/>
    <w:rsid w:val="00625659"/>
    <w:rsid w:val="0064193D"/>
    <w:rsid w:val="00656678"/>
    <w:rsid w:val="00697B5D"/>
    <w:rsid w:val="006C7ECD"/>
    <w:rsid w:val="006D5D46"/>
    <w:rsid w:val="006E1B6A"/>
    <w:rsid w:val="006E70CE"/>
    <w:rsid w:val="006F2A15"/>
    <w:rsid w:val="006F7B05"/>
    <w:rsid w:val="007052ED"/>
    <w:rsid w:val="00705ACB"/>
    <w:rsid w:val="00707545"/>
    <w:rsid w:val="00721E69"/>
    <w:rsid w:val="00734435"/>
    <w:rsid w:val="00777064"/>
    <w:rsid w:val="0079107D"/>
    <w:rsid w:val="007A0CC9"/>
    <w:rsid w:val="007A40C7"/>
    <w:rsid w:val="007C2189"/>
    <w:rsid w:val="007D4BA7"/>
    <w:rsid w:val="007D7440"/>
    <w:rsid w:val="007E71BB"/>
    <w:rsid w:val="008118A9"/>
    <w:rsid w:val="00845C4E"/>
    <w:rsid w:val="008B1792"/>
    <w:rsid w:val="008C7C02"/>
    <w:rsid w:val="008C7FB4"/>
    <w:rsid w:val="008D38EA"/>
    <w:rsid w:val="008E4C19"/>
    <w:rsid w:val="008F2D1A"/>
    <w:rsid w:val="008F4469"/>
    <w:rsid w:val="00905F7F"/>
    <w:rsid w:val="00914345"/>
    <w:rsid w:val="00936851"/>
    <w:rsid w:val="009515D1"/>
    <w:rsid w:val="00971E9B"/>
    <w:rsid w:val="009C13F7"/>
    <w:rsid w:val="009F429A"/>
    <w:rsid w:val="00A21847"/>
    <w:rsid w:val="00A23C6E"/>
    <w:rsid w:val="00A33BBA"/>
    <w:rsid w:val="00A40E4E"/>
    <w:rsid w:val="00A73625"/>
    <w:rsid w:val="00A92AAD"/>
    <w:rsid w:val="00AA27E9"/>
    <w:rsid w:val="00AA72F3"/>
    <w:rsid w:val="00AD4A6B"/>
    <w:rsid w:val="00AD7EB7"/>
    <w:rsid w:val="00AF172C"/>
    <w:rsid w:val="00B02658"/>
    <w:rsid w:val="00B40B49"/>
    <w:rsid w:val="00B60C3B"/>
    <w:rsid w:val="00B95AF6"/>
    <w:rsid w:val="00BA713B"/>
    <w:rsid w:val="00BB0D05"/>
    <w:rsid w:val="00BB797F"/>
    <w:rsid w:val="00BD7B02"/>
    <w:rsid w:val="00BE3EE0"/>
    <w:rsid w:val="00BE6586"/>
    <w:rsid w:val="00BF79AA"/>
    <w:rsid w:val="00C1180B"/>
    <w:rsid w:val="00C20922"/>
    <w:rsid w:val="00C32090"/>
    <w:rsid w:val="00C33EAC"/>
    <w:rsid w:val="00C46BD0"/>
    <w:rsid w:val="00C50ADB"/>
    <w:rsid w:val="00C52B4B"/>
    <w:rsid w:val="00C70037"/>
    <w:rsid w:val="00C70403"/>
    <w:rsid w:val="00C83155"/>
    <w:rsid w:val="00C84667"/>
    <w:rsid w:val="00CA1D98"/>
    <w:rsid w:val="00CA2604"/>
    <w:rsid w:val="00CD5596"/>
    <w:rsid w:val="00CE225A"/>
    <w:rsid w:val="00D029FA"/>
    <w:rsid w:val="00D21CC8"/>
    <w:rsid w:val="00D251D6"/>
    <w:rsid w:val="00D3124B"/>
    <w:rsid w:val="00D430F3"/>
    <w:rsid w:val="00D506A1"/>
    <w:rsid w:val="00D632AB"/>
    <w:rsid w:val="00D77DC6"/>
    <w:rsid w:val="00D81BA0"/>
    <w:rsid w:val="00D840B0"/>
    <w:rsid w:val="00D871AC"/>
    <w:rsid w:val="00D9114A"/>
    <w:rsid w:val="00D94C94"/>
    <w:rsid w:val="00DA158D"/>
    <w:rsid w:val="00DB4BDE"/>
    <w:rsid w:val="00DB75F2"/>
    <w:rsid w:val="00DC21D0"/>
    <w:rsid w:val="00DD3CE6"/>
    <w:rsid w:val="00DD45DC"/>
    <w:rsid w:val="00DF0653"/>
    <w:rsid w:val="00DF1A14"/>
    <w:rsid w:val="00DF740E"/>
    <w:rsid w:val="00DF7DB8"/>
    <w:rsid w:val="00E232D1"/>
    <w:rsid w:val="00E374AB"/>
    <w:rsid w:val="00E407B4"/>
    <w:rsid w:val="00E66C08"/>
    <w:rsid w:val="00E66E07"/>
    <w:rsid w:val="00E74076"/>
    <w:rsid w:val="00E846AC"/>
    <w:rsid w:val="00E93B0E"/>
    <w:rsid w:val="00E94974"/>
    <w:rsid w:val="00E95B37"/>
    <w:rsid w:val="00EE3245"/>
    <w:rsid w:val="00F0100E"/>
    <w:rsid w:val="00F207B1"/>
    <w:rsid w:val="00F21C21"/>
    <w:rsid w:val="00F24389"/>
    <w:rsid w:val="00F43319"/>
    <w:rsid w:val="00F4648F"/>
    <w:rsid w:val="00F4743E"/>
    <w:rsid w:val="00F5402F"/>
    <w:rsid w:val="00F67591"/>
    <w:rsid w:val="00F72E6E"/>
    <w:rsid w:val="00F74D5A"/>
    <w:rsid w:val="00F87505"/>
    <w:rsid w:val="00FB5BA1"/>
    <w:rsid w:val="00FC7790"/>
    <w:rsid w:val="00FE65FA"/>
    <w:rsid w:val="00FF3F90"/>
    <w:rsid w:val="046C4961"/>
    <w:rsid w:val="4CA20F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007"/>
  <w15:docId w15:val="{12145A5F-347A-440F-8443-5D1737675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ES" w:eastAsia="es-AR" w:bidi="ar-SA"/>
      </w:rPr>
    </w:rPrDefault>
    <w:pPrDefault>
      <w:pPr>
        <w:spacing w:after="120" w:line="360" w:lineRule="auto"/>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4CA20F83"/>
    <w:pPr>
      <w:keepNext/>
      <w:keepLines/>
      <w:spacing w:before="720" w:after="720"/>
      <w:ind w:left="431" w:hanging="431"/>
      <w:jc w:val="left"/>
      <w:outlineLvl w:val="0"/>
    </w:pPr>
    <w:rPr>
      <w:b/>
      <w:bCs/>
      <w:sz w:val="28"/>
      <w:szCs w:val="28"/>
    </w:rPr>
  </w:style>
  <w:style w:type="paragraph" w:styleId="Ttulo2">
    <w:name w:val="heading 2"/>
    <w:basedOn w:val="Normal"/>
    <w:next w:val="Normal"/>
    <w:uiPriority w:val="9"/>
    <w:unhideWhenUsed/>
    <w:qFormat/>
    <w:rsid w:val="4CA20F83"/>
    <w:pPr>
      <w:keepNext/>
      <w:keepLines/>
      <w:spacing w:after="240"/>
      <w:ind w:left="576" w:hanging="576"/>
      <w:jc w:val="center"/>
      <w:outlineLvl w:val="1"/>
    </w:pPr>
    <w:rPr>
      <w:b/>
      <w:bCs/>
      <w:smallCaps/>
    </w:rPr>
  </w:style>
  <w:style w:type="paragraph" w:styleId="Ttulo3">
    <w:name w:val="heading 3"/>
    <w:basedOn w:val="Normal"/>
    <w:next w:val="Normal"/>
    <w:uiPriority w:val="9"/>
    <w:unhideWhenUsed/>
    <w:qFormat/>
    <w:rsid w:val="4CA20F83"/>
    <w:pPr>
      <w:keepNext/>
      <w:keepLines/>
      <w:spacing w:after="240"/>
      <w:ind w:left="720" w:hanging="720"/>
      <w:jc w:val="left"/>
      <w:outlineLvl w:val="2"/>
    </w:pPr>
    <w:rPr>
      <w:smallCaps/>
    </w:rPr>
  </w:style>
  <w:style w:type="paragraph" w:styleId="Ttulo4">
    <w:name w:val="heading 4"/>
    <w:basedOn w:val="Normal"/>
    <w:next w:val="Normal"/>
    <w:uiPriority w:val="9"/>
    <w:unhideWhenUsed/>
    <w:qFormat/>
    <w:rsid w:val="4CA20F83"/>
    <w:pPr>
      <w:keepNext/>
      <w:keepLines/>
      <w:spacing w:after="240"/>
      <w:ind w:left="864" w:hanging="864"/>
      <w:jc w:val="left"/>
      <w:outlineLvl w:val="3"/>
    </w:pPr>
    <w:rPr>
      <w:i/>
      <w:iCs/>
    </w:rPr>
  </w:style>
  <w:style w:type="paragraph" w:styleId="Ttulo5">
    <w:name w:val="heading 5"/>
    <w:basedOn w:val="Normal"/>
    <w:next w:val="Normal"/>
    <w:uiPriority w:val="9"/>
    <w:semiHidden/>
    <w:unhideWhenUsed/>
    <w:qFormat/>
    <w:rsid w:val="4CA20F83"/>
    <w:pPr>
      <w:keepNext/>
      <w:keepLines/>
      <w:spacing w:after="240"/>
      <w:ind w:left="1008" w:hanging="1008"/>
      <w:jc w:val="left"/>
      <w:outlineLvl w:val="4"/>
    </w:pPr>
    <w:rPr>
      <w:b/>
      <w:bCs/>
    </w:rPr>
  </w:style>
  <w:style w:type="paragraph" w:styleId="Ttulo6">
    <w:name w:val="heading 6"/>
    <w:basedOn w:val="Normal"/>
    <w:next w:val="Normal"/>
    <w:uiPriority w:val="9"/>
    <w:semiHidden/>
    <w:unhideWhenUsed/>
    <w:qFormat/>
    <w:rsid w:val="4CA20F83"/>
    <w:pPr>
      <w:keepNext/>
      <w:keepLines/>
      <w:spacing w:after="0"/>
      <w:ind w:left="1152" w:hanging="1152"/>
      <w:jc w:val="left"/>
      <w:outlineLvl w:val="5"/>
    </w:pPr>
    <w:rPr>
      <w:i/>
      <w:iCs/>
    </w:rPr>
  </w:style>
  <w:style w:type="paragraph" w:styleId="Ttulo7">
    <w:name w:val="heading 7"/>
    <w:basedOn w:val="Normal"/>
    <w:next w:val="Normal"/>
    <w:link w:val="Ttulo7Car"/>
    <w:uiPriority w:val="9"/>
    <w:unhideWhenUsed/>
    <w:qFormat/>
    <w:rsid w:val="4CA20F83"/>
    <w:pPr>
      <w:keepNext/>
      <w:keepLines/>
      <w:spacing w:before="40" w:after="0"/>
      <w:outlineLvl w:val="6"/>
    </w:pPr>
    <w:rPr>
      <w:rFonts w:asciiTheme="majorHAnsi" w:eastAsiaTheme="majorEastAsia" w:hAnsiTheme="majorHAnsi" w:cstheme="majorBidi"/>
      <w:i/>
      <w:iCs/>
      <w:color w:val="243F60"/>
    </w:rPr>
  </w:style>
  <w:style w:type="paragraph" w:styleId="Ttulo8">
    <w:name w:val="heading 8"/>
    <w:basedOn w:val="Normal"/>
    <w:next w:val="Normal"/>
    <w:link w:val="Ttulo8Car"/>
    <w:uiPriority w:val="9"/>
    <w:unhideWhenUsed/>
    <w:qFormat/>
    <w:rsid w:val="4CA20F83"/>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CA20F83"/>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uiPriority w:val="10"/>
    <w:qFormat/>
    <w:rsid w:val="4CA20F83"/>
    <w:pPr>
      <w:keepNext/>
      <w:keepLines/>
      <w:spacing w:before="140" w:after="0"/>
      <w:ind w:firstLine="0"/>
      <w:jc w:val="center"/>
    </w:pPr>
    <w:rPr>
      <w:smallCaps/>
      <w:sz w:val="44"/>
      <w:szCs w:val="44"/>
    </w:rPr>
  </w:style>
  <w:style w:type="paragraph" w:styleId="Subttulo">
    <w:name w:val="Subtitle"/>
    <w:basedOn w:val="Normal"/>
    <w:next w:val="Normal"/>
    <w:uiPriority w:val="11"/>
    <w:qFormat/>
    <w:rsid w:val="4CA20F83"/>
    <w:pPr>
      <w:keepNext/>
      <w:keepLines/>
      <w:spacing w:before="360" w:after="80"/>
    </w:pPr>
    <w:rPr>
      <w:rFonts w:ascii="Georgia" w:eastAsia="Georgia" w:hAnsi="Georgia" w:cs="Georgia"/>
      <w:i/>
      <w:iCs/>
      <w:color w:val="666666"/>
      <w:sz w:val="48"/>
      <w:szCs w:val="48"/>
    </w:rPr>
  </w:style>
  <w:style w:type="table" w:customStyle="1" w:styleId="a">
    <w:basedOn w:val="Tablanormal"/>
    <w:tblPr>
      <w:tblStyleRowBandSize w:val="1"/>
      <w:tblStyleColBandSize w:val="1"/>
      <w:tblCellMar>
        <w:left w:w="115" w:type="dxa"/>
        <w:right w:w="115" w:type="dxa"/>
      </w:tblCellMar>
    </w:tblPr>
  </w:style>
  <w:style w:type="table" w:customStyle="1" w:styleId="a0">
    <w:basedOn w:val="Tablanormal"/>
    <w:tblPr>
      <w:tblStyleRowBandSize w:val="1"/>
      <w:tblStyleColBandSize w:val="1"/>
      <w:tblCellMar>
        <w:left w:w="115" w:type="dxa"/>
        <w:right w:w="115" w:type="dxa"/>
      </w:tblCellMar>
    </w:tblPr>
  </w:style>
  <w:style w:type="table" w:customStyle="1" w:styleId="a1">
    <w:basedOn w:val="Tablanormal"/>
    <w:tblPr>
      <w:tblStyleRowBandSize w:val="1"/>
      <w:tblStyleColBandSize w:val="1"/>
    </w:tblPr>
  </w:style>
  <w:style w:type="paragraph" w:styleId="Sinespaciado">
    <w:name w:val="No Spacing"/>
    <w:uiPriority w:val="1"/>
    <w:qFormat/>
    <w:rsid w:val="00E846AC"/>
    <w:pPr>
      <w:spacing w:after="0" w:line="240" w:lineRule="auto"/>
    </w:pPr>
  </w:style>
  <w:style w:type="paragraph" w:customStyle="1" w:styleId="Default">
    <w:name w:val="Default"/>
    <w:rsid w:val="00591BAD"/>
    <w:pPr>
      <w:autoSpaceDE w:val="0"/>
      <w:autoSpaceDN w:val="0"/>
      <w:adjustRightInd w:val="0"/>
      <w:spacing w:after="0" w:line="240" w:lineRule="auto"/>
      <w:ind w:firstLine="0"/>
      <w:jc w:val="left"/>
    </w:pPr>
    <w:rPr>
      <w:rFonts w:ascii="Arial" w:eastAsia="SimSun" w:hAnsi="Arial" w:cs="Arial"/>
      <w:color w:val="000000"/>
      <w:lang w:val="es-AR" w:eastAsia="en-US"/>
    </w:rPr>
  </w:style>
  <w:style w:type="paragraph" w:styleId="Cita">
    <w:name w:val="Quote"/>
    <w:basedOn w:val="Normal"/>
    <w:next w:val="Normal"/>
    <w:link w:val="CitaCar"/>
    <w:uiPriority w:val="29"/>
    <w:qFormat/>
    <w:rsid w:val="4CA20F83"/>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CA20F83"/>
    <w:pPr>
      <w:spacing w:before="360" w:after="360"/>
      <w:ind w:left="864" w:right="864"/>
      <w:jc w:val="center"/>
    </w:pPr>
    <w:rPr>
      <w:i/>
      <w:iCs/>
      <w:color w:val="4F81BD" w:themeColor="accent1"/>
    </w:rPr>
  </w:style>
  <w:style w:type="paragraph" w:styleId="Prrafodelista">
    <w:name w:val="List Paragraph"/>
    <w:basedOn w:val="Normal"/>
    <w:uiPriority w:val="34"/>
    <w:qFormat/>
    <w:rsid w:val="4CA20F83"/>
    <w:pPr>
      <w:ind w:left="720"/>
      <w:contextualSpacing/>
    </w:pPr>
  </w:style>
  <w:style w:type="character" w:customStyle="1" w:styleId="Ttulo7Car">
    <w:name w:val="Título 7 Car"/>
    <w:basedOn w:val="Fuentedeprrafopredeter"/>
    <w:link w:val="Ttulo7"/>
    <w:uiPriority w:val="9"/>
    <w:rsid w:val="4CA20F83"/>
    <w:rPr>
      <w:rFonts w:asciiTheme="majorHAnsi" w:eastAsiaTheme="majorEastAsia" w:hAnsiTheme="majorHAnsi" w:cstheme="majorBidi"/>
      <w:i/>
      <w:iCs/>
      <w:noProof w:val="0"/>
      <w:color w:val="243F60"/>
      <w:lang w:val="es-ES"/>
    </w:rPr>
  </w:style>
  <w:style w:type="character" w:customStyle="1" w:styleId="Ttulo8Car">
    <w:name w:val="Título 8 Car"/>
    <w:basedOn w:val="Fuentedeprrafopredeter"/>
    <w:link w:val="Ttulo8"/>
    <w:uiPriority w:val="9"/>
    <w:rsid w:val="4CA20F83"/>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4CA20F83"/>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4CA20F83"/>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4CA20F83"/>
    <w:rPr>
      <w:i/>
      <w:iCs/>
      <w:noProof w:val="0"/>
      <w:color w:val="4F81BD" w:themeColor="accent1"/>
      <w:lang w:val="es-ES"/>
    </w:rPr>
  </w:style>
  <w:style w:type="paragraph" w:styleId="TDC1">
    <w:name w:val="toc 1"/>
    <w:basedOn w:val="Normal"/>
    <w:next w:val="Normal"/>
    <w:uiPriority w:val="39"/>
    <w:unhideWhenUsed/>
    <w:rsid w:val="4CA20F83"/>
    <w:pPr>
      <w:spacing w:after="100"/>
    </w:pPr>
  </w:style>
  <w:style w:type="paragraph" w:styleId="TDC2">
    <w:name w:val="toc 2"/>
    <w:basedOn w:val="Normal"/>
    <w:next w:val="Normal"/>
    <w:uiPriority w:val="39"/>
    <w:unhideWhenUsed/>
    <w:rsid w:val="4CA20F83"/>
    <w:pPr>
      <w:spacing w:after="100"/>
      <w:ind w:left="220"/>
    </w:pPr>
  </w:style>
  <w:style w:type="paragraph" w:styleId="TDC3">
    <w:name w:val="toc 3"/>
    <w:basedOn w:val="Normal"/>
    <w:next w:val="Normal"/>
    <w:uiPriority w:val="39"/>
    <w:unhideWhenUsed/>
    <w:rsid w:val="4CA20F83"/>
    <w:pPr>
      <w:spacing w:after="100"/>
      <w:ind w:left="440"/>
    </w:pPr>
  </w:style>
  <w:style w:type="paragraph" w:styleId="TDC4">
    <w:name w:val="toc 4"/>
    <w:basedOn w:val="Normal"/>
    <w:next w:val="Normal"/>
    <w:uiPriority w:val="39"/>
    <w:unhideWhenUsed/>
    <w:rsid w:val="4CA20F83"/>
    <w:pPr>
      <w:spacing w:after="100"/>
      <w:ind w:left="660"/>
    </w:pPr>
  </w:style>
  <w:style w:type="paragraph" w:styleId="TDC5">
    <w:name w:val="toc 5"/>
    <w:basedOn w:val="Normal"/>
    <w:next w:val="Normal"/>
    <w:uiPriority w:val="39"/>
    <w:unhideWhenUsed/>
    <w:rsid w:val="4CA20F83"/>
    <w:pPr>
      <w:spacing w:after="100"/>
      <w:ind w:left="880"/>
    </w:pPr>
  </w:style>
  <w:style w:type="paragraph" w:styleId="TDC6">
    <w:name w:val="toc 6"/>
    <w:basedOn w:val="Normal"/>
    <w:next w:val="Normal"/>
    <w:uiPriority w:val="39"/>
    <w:unhideWhenUsed/>
    <w:rsid w:val="4CA20F83"/>
    <w:pPr>
      <w:spacing w:after="100"/>
      <w:ind w:left="1100"/>
    </w:pPr>
  </w:style>
  <w:style w:type="paragraph" w:styleId="TDC7">
    <w:name w:val="toc 7"/>
    <w:basedOn w:val="Normal"/>
    <w:next w:val="Normal"/>
    <w:uiPriority w:val="39"/>
    <w:unhideWhenUsed/>
    <w:rsid w:val="4CA20F83"/>
    <w:pPr>
      <w:spacing w:after="100"/>
      <w:ind w:left="1320"/>
    </w:pPr>
  </w:style>
  <w:style w:type="paragraph" w:styleId="TDC8">
    <w:name w:val="toc 8"/>
    <w:basedOn w:val="Normal"/>
    <w:next w:val="Normal"/>
    <w:uiPriority w:val="39"/>
    <w:unhideWhenUsed/>
    <w:rsid w:val="4CA20F83"/>
    <w:pPr>
      <w:spacing w:after="100"/>
      <w:ind w:left="1540"/>
    </w:pPr>
  </w:style>
  <w:style w:type="paragraph" w:styleId="TDC9">
    <w:name w:val="toc 9"/>
    <w:basedOn w:val="Normal"/>
    <w:next w:val="Normal"/>
    <w:uiPriority w:val="39"/>
    <w:unhideWhenUsed/>
    <w:rsid w:val="4CA20F83"/>
    <w:pPr>
      <w:spacing w:after="100"/>
      <w:ind w:left="1760"/>
    </w:pPr>
  </w:style>
  <w:style w:type="paragraph" w:styleId="Textonotaalfinal">
    <w:name w:val="endnote text"/>
    <w:basedOn w:val="Normal"/>
    <w:link w:val="TextonotaalfinalCar"/>
    <w:uiPriority w:val="99"/>
    <w:semiHidden/>
    <w:unhideWhenUsed/>
    <w:rsid w:val="4CA20F83"/>
    <w:pPr>
      <w:spacing w:after="0"/>
    </w:pPr>
    <w:rPr>
      <w:sz w:val="20"/>
      <w:szCs w:val="20"/>
    </w:rPr>
  </w:style>
  <w:style w:type="character" w:customStyle="1" w:styleId="TextonotaalfinalCar">
    <w:name w:val="Texto nota al final Car"/>
    <w:basedOn w:val="Fuentedeprrafopredeter"/>
    <w:link w:val="Textonotaalfinal"/>
    <w:uiPriority w:val="99"/>
    <w:semiHidden/>
    <w:rsid w:val="4CA20F83"/>
    <w:rPr>
      <w:noProof w:val="0"/>
      <w:sz w:val="20"/>
      <w:szCs w:val="20"/>
      <w:lang w:val="es-ES"/>
    </w:rPr>
  </w:style>
  <w:style w:type="paragraph" w:styleId="Piedepgina">
    <w:name w:val="footer"/>
    <w:basedOn w:val="Normal"/>
    <w:link w:val="PiedepginaCar"/>
    <w:uiPriority w:val="99"/>
    <w:unhideWhenUsed/>
    <w:rsid w:val="4CA20F83"/>
    <w:pPr>
      <w:tabs>
        <w:tab w:val="center" w:pos="4680"/>
        <w:tab w:val="right" w:pos="9360"/>
      </w:tabs>
      <w:spacing w:after="0"/>
    </w:pPr>
  </w:style>
  <w:style w:type="character" w:customStyle="1" w:styleId="PiedepginaCar">
    <w:name w:val="Pie de página Car"/>
    <w:basedOn w:val="Fuentedeprrafopredeter"/>
    <w:link w:val="Piedepgina"/>
    <w:uiPriority w:val="99"/>
    <w:rsid w:val="4CA20F83"/>
    <w:rPr>
      <w:noProof w:val="0"/>
      <w:lang w:val="es-ES"/>
    </w:rPr>
  </w:style>
  <w:style w:type="paragraph" w:styleId="Textonotapie">
    <w:name w:val="footnote text"/>
    <w:basedOn w:val="Normal"/>
    <w:link w:val="TextonotapieCar"/>
    <w:uiPriority w:val="99"/>
    <w:semiHidden/>
    <w:unhideWhenUsed/>
    <w:rsid w:val="4CA20F83"/>
    <w:pPr>
      <w:spacing w:after="0"/>
    </w:pPr>
    <w:rPr>
      <w:sz w:val="20"/>
      <w:szCs w:val="20"/>
    </w:rPr>
  </w:style>
  <w:style w:type="character" w:customStyle="1" w:styleId="TextonotapieCar">
    <w:name w:val="Texto nota pie Car"/>
    <w:basedOn w:val="Fuentedeprrafopredeter"/>
    <w:link w:val="Textonotapie"/>
    <w:uiPriority w:val="99"/>
    <w:semiHidden/>
    <w:rsid w:val="4CA20F83"/>
    <w:rPr>
      <w:noProof w:val="0"/>
      <w:sz w:val="20"/>
      <w:szCs w:val="20"/>
      <w:lang w:val="es-ES"/>
    </w:rPr>
  </w:style>
  <w:style w:type="paragraph" w:styleId="Encabezado">
    <w:name w:val="header"/>
    <w:basedOn w:val="Normal"/>
    <w:link w:val="EncabezadoCar"/>
    <w:uiPriority w:val="99"/>
    <w:unhideWhenUsed/>
    <w:rsid w:val="4CA20F83"/>
    <w:pPr>
      <w:tabs>
        <w:tab w:val="center" w:pos="4680"/>
        <w:tab w:val="right" w:pos="9360"/>
      </w:tabs>
      <w:spacing w:after="0"/>
    </w:pPr>
  </w:style>
  <w:style w:type="character" w:customStyle="1" w:styleId="EncabezadoCar">
    <w:name w:val="Encabezado Car"/>
    <w:basedOn w:val="Fuentedeprrafopredeter"/>
    <w:link w:val="Encabezado"/>
    <w:uiPriority w:val="99"/>
    <w:rsid w:val="4CA20F83"/>
    <w:rPr>
      <w:noProof w:val="0"/>
      <w:lang w:val="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elmarcadordeposicin">
    <w:name w:val="Placeholder Text"/>
    <w:basedOn w:val="Fuentedeprrafopredeter"/>
    <w:uiPriority w:val="99"/>
    <w:semiHidden/>
    <w:rsid w:val="046C4961"/>
    <w:rPr>
      <w:color w:val="808080" w:themeColor="background1" w:themeShade="80"/>
    </w:rPr>
  </w:style>
  <w:style w:type="paragraph" w:customStyle="1" w:styleId="paragraph">
    <w:name w:val="paragraph"/>
    <w:basedOn w:val="Normal"/>
    <w:rsid w:val="00045C7B"/>
    <w:pPr>
      <w:spacing w:before="100" w:beforeAutospacing="1" w:after="100" w:afterAutospacing="1" w:line="240" w:lineRule="auto"/>
      <w:ind w:firstLine="0"/>
      <w:jc w:val="left"/>
    </w:pPr>
    <w:rPr>
      <w:lang w:val="es-AR"/>
    </w:rPr>
  </w:style>
  <w:style w:type="character" w:customStyle="1" w:styleId="normaltextrun">
    <w:name w:val="normaltextrun"/>
    <w:basedOn w:val="Fuentedeprrafopredeter"/>
    <w:rsid w:val="00045C7B"/>
  </w:style>
  <w:style w:type="character" w:customStyle="1" w:styleId="eop">
    <w:name w:val="eop"/>
    <w:basedOn w:val="Fuentedeprrafopredeter"/>
    <w:rsid w:val="00045C7B"/>
  </w:style>
  <w:style w:type="paragraph" w:styleId="NormalWeb">
    <w:name w:val="Normal (Web)"/>
    <w:basedOn w:val="Normal"/>
    <w:uiPriority w:val="99"/>
    <w:semiHidden/>
    <w:unhideWhenUsed/>
    <w:rsid w:val="002D3C73"/>
    <w:pPr>
      <w:spacing w:before="100" w:beforeAutospacing="1" w:after="100" w:afterAutospacing="1" w:line="240" w:lineRule="auto"/>
      <w:ind w:firstLine="0"/>
      <w:jc w:val="left"/>
    </w:pPr>
    <w:rPr>
      <w:lang w:val="es-AR"/>
    </w:rPr>
  </w:style>
  <w:style w:type="character" w:customStyle="1" w:styleId="line-clamp-1">
    <w:name w:val="line-clamp-1"/>
    <w:basedOn w:val="Fuentedeprrafopredeter"/>
    <w:rsid w:val="002D3C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3376">
      <w:bodyDiv w:val="1"/>
      <w:marLeft w:val="0"/>
      <w:marRight w:val="0"/>
      <w:marTop w:val="0"/>
      <w:marBottom w:val="0"/>
      <w:divBdr>
        <w:top w:val="none" w:sz="0" w:space="0" w:color="auto"/>
        <w:left w:val="none" w:sz="0" w:space="0" w:color="auto"/>
        <w:bottom w:val="none" w:sz="0" w:space="0" w:color="auto"/>
        <w:right w:val="none" w:sz="0" w:space="0" w:color="auto"/>
      </w:divBdr>
      <w:divsChild>
        <w:div w:id="980689688">
          <w:marLeft w:val="0"/>
          <w:marRight w:val="0"/>
          <w:marTop w:val="0"/>
          <w:marBottom w:val="0"/>
          <w:divBdr>
            <w:top w:val="none" w:sz="0" w:space="0" w:color="auto"/>
            <w:left w:val="none" w:sz="0" w:space="0" w:color="auto"/>
            <w:bottom w:val="none" w:sz="0" w:space="0" w:color="auto"/>
            <w:right w:val="none" w:sz="0" w:space="0" w:color="auto"/>
          </w:divBdr>
        </w:div>
        <w:div w:id="168494347">
          <w:marLeft w:val="0"/>
          <w:marRight w:val="0"/>
          <w:marTop w:val="0"/>
          <w:marBottom w:val="0"/>
          <w:divBdr>
            <w:top w:val="none" w:sz="0" w:space="0" w:color="auto"/>
            <w:left w:val="none" w:sz="0" w:space="0" w:color="auto"/>
            <w:bottom w:val="none" w:sz="0" w:space="0" w:color="auto"/>
            <w:right w:val="none" w:sz="0" w:space="0" w:color="auto"/>
          </w:divBdr>
        </w:div>
        <w:div w:id="117845911">
          <w:marLeft w:val="0"/>
          <w:marRight w:val="0"/>
          <w:marTop w:val="0"/>
          <w:marBottom w:val="0"/>
          <w:divBdr>
            <w:top w:val="none" w:sz="0" w:space="0" w:color="auto"/>
            <w:left w:val="none" w:sz="0" w:space="0" w:color="auto"/>
            <w:bottom w:val="none" w:sz="0" w:space="0" w:color="auto"/>
            <w:right w:val="none" w:sz="0" w:space="0" w:color="auto"/>
          </w:divBdr>
        </w:div>
        <w:div w:id="1503399357">
          <w:marLeft w:val="0"/>
          <w:marRight w:val="0"/>
          <w:marTop w:val="0"/>
          <w:marBottom w:val="0"/>
          <w:divBdr>
            <w:top w:val="none" w:sz="0" w:space="0" w:color="auto"/>
            <w:left w:val="none" w:sz="0" w:space="0" w:color="auto"/>
            <w:bottom w:val="none" w:sz="0" w:space="0" w:color="auto"/>
            <w:right w:val="none" w:sz="0" w:space="0" w:color="auto"/>
          </w:divBdr>
        </w:div>
        <w:div w:id="1943800964">
          <w:marLeft w:val="0"/>
          <w:marRight w:val="0"/>
          <w:marTop w:val="0"/>
          <w:marBottom w:val="0"/>
          <w:divBdr>
            <w:top w:val="none" w:sz="0" w:space="0" w:color="auto"/>
            <w:left w:val="none" w:sz="0" w:space="0" w:color="auto"/>
            <w:bottom w:val="none" w:sz="0" w:space="0" w:color="auto"/>
            <w:right w:val="none" w:sz="0" w:space="0" w:color="auto"/>
          </w:divBdr>
        </w:div>
        <w:div w:id="768544326">
          <w:marLeft w:val="0"/>
          <w:marRight w:val="0"/>
          <w:marTop w:val="0"/>
          <w:marBottom w:val="0"/>
          <w:divBdr>
            <w:top w:val="none" w:sz="0" w:space="0" w:color="auto"/>
            <w:left w:val="none" w:sz="0" w:space="0" w:color="auto"/>
            <w:bottom w:val="none" w:sz="0" w:space="0" w:color="auto"/>
            <w:right w:val="none" w:sz="0" w:space="0" w:color="auto"/>
          </w:divBdr>
        </w:div>
        <w:div w:id="344989338">
          <w:marLeft w:val="0"/>
          <w:marRight w:val="0"/>
          <w:marTop w:val="0"/>
          <w:marBottom w:val="0"/>
          <w:divBdr>
            <w:top w:val="none" w:sz="0" w:space="0" w:color="auto"/>
            <w:left w:val="none" w:sz="0" w:space="0" w:color="auto"/>
            <w:bottom w:val="none" w:sz="0" w:space="0" w:color="auto"/>
            <w:right w:val="none" w:sz="0" w:space="0" w:color="auto"/>
          </w:divBdr>
        </w:div>
        <w:div w:id="1585798414">
          <w:marLeft w:val="0"/>
          <w:marRight w:val="0"/>
          <w:marTop w:val="0"/>
          <w:marBottom w:val="0"/>
          <w:divBdr>
            <w:top w:val="none" w:sz="0" w:space="0" w:color="auto"/>
            <w:left w:val="none" w:sz="0" w:space="0" w:color="auto"/>
            <w:bottom w:val="none" w:sz="0" w:space="0" w:color="auto"/>
            <w:right w:val="none" w:sz="0" w:space="0" w:color="auto"/>
          </w:divBdr>
        </w:div>
        <w:div w:id="1681008117">
          <w:marLeft w:val="0"/>
          <w:marRight w:val="0"/>
          <w:marTop w:val="0"/>
          <w:marBottom w:val="0"/>
          <w:divBdr>
            <w:top w:val="none" w:sz="0" w:space="0" w:color="auto"/>
            <w:left w:val="none" w:sz="0" w:space="0" w:color="auto"/>
            <w:bottom w:val="none" w:sz="0" w:space="0" w:color="auto"/>
            <w:right w:val="none" w:sz="0" w:space="0" w:color="auto"/>
          </w:divBdr>
        </w:div>
        <w:div w:id="221335739">
          <w:marLeft w:val="0"/>
          <w:marRight w:val="0"/>
          <w:marTop w:val="0"/>
          <w:marBottom w:val="0"/>
          <w:divBdr>
            <w:top w:val="none" w:sz="0" w:space="0" w:color="auto"/>
            <w:left w:val="none" w:sz="0" w:space="0" w:color="auto"/>
            <w:bottom w:val="none" w:sz="0" w:space="0" w:color="auto"/>
            <w:right w:val="none" w:sz="0" w:space="0" w:color="auto"/>
          </w:divBdr>
        </w:div>
        <w:div w:id="846560706">
          <w:marLeft w:val="0"/>
          <w:marRight w:val="0"/>
          <w:marTop w:val="0"/>
          <w:marBottom w:val="0"/>
          <w:divBdr>
            <w:top w:val="none" w:sz="0" w:space="0" w:color="auto"/>
            <w:left w:val="none" w:sz="0" w:space="0" w:color="auto"/>
            <w:bottom w:val="none" w:sz="0" w:space="0" w:color="auto"/>
            <w:right w:val="none" w:sz="0" w:space="0" w:color="auto"/>
          </w:divBdr>
        </w:div>
        <w:div w:id="1093088594">
          <w:marLeft w:val="0"/>
          <w:marRight w:val="0"/>
          <w:marTop w:val="0"/>
          <w:marBottom w:val="0"/>
          <w:divBdr>
            <w:top w:val="none" w:sz="0" w:space="0" w:color="auto"/>
            <w:left w:val="none" w:sz="0" w:space="0" w:color="auto"/>
            <w:bottom w:val="none" w:sz="0" w:space="0" w:color="auto"/>
            <w:right w:val="none" w:sz="0" w:space="0" w:color="auto"/>
          </w:divBdr>
        </w:div>
        <w:div w:id="820197725">
          <w:marLeft w:val="0"/>
          <w:marRight w:val="0"/>
          <w:marTop w:val="0"/>
          <w:marBottom w:val="0"/>
          <w:divBdr>
            <w:top w:val="none" w:sz="0" w:space="0" w:color="auto"/>
            <w:left w:val="none" w:sz="0" w:space="0" w:color="auto"/>
            <w:bottom w:val="none" w:sz="0" w:space="0" w:color="auto"/>
            <w:right w:val="none" w:sz="0" w:space="0" w:color="auto"/>
          </w:divBdr>
        </w:div>
        <w:div w:id="18817688">
          <w:marLeft w:val="0"/>
          <w:marRight w:val="0"/>
          <w:marTop w:val="0"/>
          <w:marBottom w:val="0"/>
          <w:divBdr>
            <w:top w:val="none" w:sz="0" w:space="0" w:color="auto"/>
            <w:left w:val="none" w:sz="0" w:space="0" w:color="auto"/>
            <w:bottom w:val="none" w:sz="0" w:space="0" w:color="auto"/>
            <w:right w:val="none" w:sz="0" w:space="0" w:color="auto"/>
          </w:divBdr>
        </w:div>
        <w:div w:id="863245820">
          <w:marLeft w:val="0"/>
          <w:marRight w:val="0"/>
          <w:marTop w:val="0"/>
          <w:marBottom w:val="0"/>
          <w:divBdr>
            <w:top w:val="none" w:sz="0" w:space="0" w:color="auto"/>
            <w:left w:val="none" w:sz="0" w:space="0" w:color="auto"/>
            <w:bottom w:val="none" w:sz="0" w:space="0" w:color="auto"/>
            <w:right w:val="none" w:sz="0" w:space="0" w:color="auto"/>
          </w:divBdr>
        </w:div>
      </w:divsChild>
    </w:div>
    <w:div w:id="111632388">
      <w:bodyDiv w:val="1"/>
      <w:marLeft w:val="0"/>
      <w:marRight w:val="0"/>
      <w:marTop w:val="0"/>
      <w:marBottom w:val="0"/>
      <w:divBdr>
        <w:top w:val="none" w:sz="0" w:space="0" w:color="auto"/>
        <w:left w:val="none" w:sz="0" w:space="0" w:color="auto"/>
        <w:bottom w:val="none" w:sz="0" w:space="0" w:color="auto"/>
        <w:right w:val="none" w:sz="0" w:space="0" w:color="auto"/>
      </w:divBdr>
    </w:div>
    <w:div w:id="190607533">
      <w:bodyDiv w:val="1"/>
      <w:marLeft w:val="0"/>
      <w:marRight w:val="0"/>
      <w:marTop w:val="0"/>
      <w:marBottom w:val="0"/>
      <w:divBdr>
        <w:top w:val="none" w:sz="0" w:space="0" w:color="auto"/>
        <w:left w:val="none" w:sz="0" w:space="0" w:color="auto"/>
        <w:bottom w:val="none" w:sz="0" w:space="0" w:color="auto"/>
        <w:right w:val="none" w:sz="0" w:space="0" w:color="auto"/>
      </w:divBdr>
    </w:div>
    <w:div w:id="223494775">
      <w:bodyDiv w:val="1"/>
      <w:marLeft w:val="0"/>
      <w:marRight w:val="0"/>
      <w:marTop w:val="0"/>
      <w:marBottom w:val="0"/>
      <w:divBdr>
        <w:top w:val="none" w:sz="0" w:space="0" w:color="auto"/>
        <w:left w:val="none" w:sz="0" w:space="0" w:color="auto"/>
        <w:bottom w:val="none" w:sz="0" w:space="0" w:color="auto"/>
        <w:right w:val="none" w:sz="0" w:space="0" w:color="auto"/>
      </w:divBdr>
      <w:divsChild>
        <w:div w:id="1723016417">
          <w:marLeft w:val="0"/>
          <w:marRight w:val="0"/>
          <w:marTop w:val="0"/>
          <w:marBottom w:val="0"/>
          <w:divBdr>
            <w:top w:val="none" w:sz="0" w:space="0" w:color="auto"/>
            <w:left w:val="none" w:sz="0" w:space="0" w:color="auto"/>
            <w:bottom w:val="none" w:sz="0" w:space="0" w:color="auto"/>
            <w:right w:val="none" w:sz="0" w:space="0" w:color="auto"/>
          </w:divBdr>
        </w:div>
        <w:div w:id="1638486792">
          <w:marLeft w:val="0"/>
          <w:marRight w:val="0"/>
          <w:marTop w:val="0"/>
          <w:marBottom w:val="0"/>
          <w:divBdr>
            <w:top w:val="none" w:sz="0" w:space="0" w:color="auto"/>
            <w:left w:val="none" w:sz="0" w:space="0" w:color="auto"/>
            <w:bottom w:val="none" w:sz="0" w:space="0" w:color="auto"/>
            <w:right w:val="none" w:sz="0" w:space="0" w:color="auto"/>
          </w:divBdr>
        </w:div>
        <w:div w:id="143545229">
          <w:marLeft w:val="0"/>
          <w:marRight w:val="0"/>
          <w:marTop w:val="0"/>
          <w:marBottom w:val="0"/>
          <w:divBdr>
            <w:top w:val="none" w:sz="0" w:space="0" w:color="auto"/>
            <w:left w:val="none" w:sz="0" w:space="0" w:color="auto"/>
            <w:bottom w:val="none" w:sz="0" w:space="0" w:color="auto"/>
            <w:right w:val="none" w:sz="0" w:space="0" w:color="auto"/>
          </w:divBdr>
        </w:div>
        <w:div w:id="657270235">
          <w:marLeft w:val="0"/>
          <w:marRight w:val="0"/>
          <w:marTop w:val="0"/>
          <w:marBottom w:val="0"/>
          <w:divBdr>
            <w:top w:val="none" w:sz="0" w:space="0" w:color="auto"/>
            <w:left w:val="none" w:sz="0" w:space="0" w:color="auto"/>
            <w:bottom w:val="none" w:sz="0" w:space="0" w:color="auto"/>
            <w:right w:val="none" w:sz="0" w:space="0" w:color="auto"/>
          </w:divBdr>
        </w:div>
        <w:div w:id="1546675011">
          <w:marLeft w:val="0"/>
          <w:marRight w:val="0"/>
          <w:marTop w:val="0"/>
          <w:marBottom w:val="0"/>
          <w:divBdr>
            <w:top w:val="none" w:sz="0" w:space="0" w:color="auto"/>
            <w:left w:val="none" w:sz="0" w:space="0" w:color="auto"/>
            <w:bottom w:val="none" w:sz="0" w:space="0" w:color="auto"/>
            <w:right w:val="none" w:sz="0" w:space="0" w:color="auto"/>
          </w:divBdr>
        </w:div>
        <w:div w:id="1824348718">
          <w:marLeft w:val="0"/>
          <w:marRight w:val="0"/>
          <w:marTop w:val="0"/>
          <w:marBottom w:val="0"/>
          <w:divBdr>
            <w:top w:val="none" w:sz="0" w:space="0" w:color="auto"/>
            <w:left w:val="none" w:sz="0" w:space="0" w:color="auto"/>
            <w:bottom w:val="none" w:sz="0" w:space="0" w:color="auto"/>
            <w:right w:val="none" w:sz="0" w:space="0" w:color="auto"/>
          </w:divBdr>
        </w:div>
        <w:div w:id="120541654">
          <w:marLeft w:val="0"/>
          <w:marRight w:val="0"/>
          <w:marTop w:val="0"/>
          <w:marBottom w:val="0"/>
          <w:divBdr>
            <w:top w:val="none" w:sz="0" w:space="0" w:color="auto"/>
            <w:left w:val="none" w:sz="0" w:space="0" w:color="auto"/>
            <w:bottom w:val="none" w:sz="0" w:space="0" w:color="auto"/>
            <w:right w:val="none" w:sz="0" w:space="0" w:color="auto"/>
          </w:divBdr>
        </w:div>
        <w:div w:id="89468914">
          <w:marLeft w:val="0"/>
          <w:marRight w:val="0"/>
          <w:marTop w:val="0"/>
          <w:marBottom w:val="0"/>
          <w:divBdr>
            <w:top w:val="none" w:sz="0" w:space="0" w:color="auto"/>
            <w:left w:val="none" w:sz="0" w:space="0" w:color="auto"/>
            <w:bottom w:val="none" w:sz="0" w:space="0" w:color="auto"/>
            <w:right w:val="none" w:sz="0" w:space="0" w:color="auto"/>
          </w:divBdr>
        </w:div>
        <w:div w:id="1955404576">
          <w:marLeft w:val="0"/>
          <w:marRight w:val="0"/>
          <w:marTop w:val="0"/>
          <w:marBottom w:val="0"/>
          <w:divBdr>
            <w:top w:val="none" w:sz="0" w:space="0" w:color="auto"/>
            <w:left w:val="none" w:sz="0" w:space="0" w:color="auto"/>
            <w:bottom w:val="none" w:sz="0" w:space="0" w:color="auto"/>
            <w:right w:val="none" w:sz="0" w:space="0" w:color="auto"/>
          </w:divBdr>
        </w:div>
        <w:div w:id="1639067564">
          <w:marLeft w:val="0"/>
          <w:marRight w:val="0"/>
          <w:marTop w:val="0"/>
          <w:marBottom w:val="0"/>
          <w:divBdr>
            <w:top w:val="none" w:sz="0" w:space="0" w:color="auto"/>
            <w:left w:val="none" w:sz="0" w:space="0" w:color="auto"/>
            <w:bottom w:val="none" w:sz="0" w:space="0" w:color="auto"/>
            <w:right w:val="none" w:sz="0" w:space="0" w:color="auto"/>
          </w:divBdr>
        </w:div>
        <w:div w:id="38632865">
          <w:marLeft w:val="0"/>
          <w:marRight w:val="0"/>
          <w:marTop w:val="0"/>
          <w:marBottom w:val="0"/>
          <w:divBdr>
            <w:top w:val="none" w:sz="0" w:space="0" w:color="auto"/>
            <w:left w:val="none" w:sz="0" w:space="0" w:color="auto"/>
            <w:bottom w:val="none" w:sz="0" w:space="0" w:color="auto"/>
            <w:right w:val="none" w:sz="0" w:space="0" w:color="auto"/>
          </w:divBdr>
        </w:div>
        <w:div w:id="847790765">
          <w:marLeft w:val="0"/>
          <w:marRight w:val="0"/>
          <w:marTop w:val="0"/>
          <w:marBottom w:val="0"/>
          <w:divBdr>
            <w:top w:val="none" w:sz="0" w:space="0" w:color="auto"/>
            <w:left w:val="none" w:sz="0" w:space="0" w:color="auto"/>
            <w:bottom w:val="none" w:sz="0" w:space="0" w:color="auto"/>
            <w:right w:val="none" w:sz="0" w:space="0" w:color="auto"/>
          </w:divBdr>
        </w:div>
        <w:div w:id="1864202214">
          <w:marLeft w:val="0"/>
          <w:marRight w:val="0"/>
          <w:marTop w:val="0"/>
          <w:marBottom w:val="0"/>
          <w:divBdr>
            <w:top w:val="none" w:sz="0" w:space="0" w:color="auto"/>
            <w:left w:val="none" w:sz="0" w:space="0" w:color="auto"/>
            <w:bottom w:val="none" w:sz="0" w:space="0" w:color="auto"/>
            <w:right w:val="none" w:sz="0" w:space="0" w:color="auto"/>
          </w:divBdr>
        </w:div>
        <w:div w:id="1748457132">
          <w:marLeft w:val="0"/>
          <w:marRight w:val="0"/>
          <w:marTop w:val="0"/>
          <w:marBottom w:val="0"/>
          <w:divBdr>
            <w:top w:val="none" w:sz="0" w:space="0" w:color="auto"/>
            <w:left w:val="none" w:sz="0" w:space="0" w:color="auto"/>
            <w:bottom w:val="none" w:sz="0" w:space="0" w:color="auto"/>
            <w:right w:val="none" w:sz="0" w:space="0" w:color="auto"/>
          </w:divBdr>
        </w:div>
        <w:div w:id="66660507">
          <w:marLeft w:val="0"/>
          <w:marRight w:val="0"/>
          <w:marTop w:val="0"/>
          <w:marBottom w:val="0"/>
          <w:divBdr>
            <w:top w:val="none" w:sz="0" w:space="0" w:color="auto"/>
            <w:left w:val="none" w:sz="0" w:space="0" w:color="auto"/>
            <w:bottom w:val="none" w:sz="0" w:space="0" w:color="auto"/>
            <w:right w:val="none" w:sz="0" w:space="0" w:color="auto"/>
          </w:divBdr>
        </w:div>
        <w:div w:id="1710453480">
          <w:marLeft w:val="0"/>
          <w:marRight w:val="0"/>
          <w:marTop w:val="0"/>
          <w:marBottom w:val="0"/>
          <w:divBdr>
            <w:top w:val="none" w:sz="0" w:space="0" w:color="auto"/>
            <w:left w:val="none" w:sz="0" w:space="0" w:color="auto"/>
            <w:bottom w:val="none" w:sz="0" w:space="0" w:color="auto"/>
            <w:right w:val="none" w:sz="0" w:space="0" w:color="auto"/>
          </w:divBdr>
        </w:div>
        <w:div w:id="1822387666">
          <w:marLeft w:val="0"/>
          <w:marRight w:val="0"/>
          <w:marTop w:val="0"/>
          <w:marBottom w:val="0"/>
          <w:divBdr>
            <w:top w:val="none" w:sz="0" w:space="0" w:color="auto"/>
            <w:left w:val="none" w:sz="0" w:space="0" w:color="auto"/>
            <w:bottom w:val="none" w:sz="0" w:space="0" w:color="auto"/>
            <w:right w:val="none" w:sz="0" w:space="0" w:color="auto"/>
          </w:divBdr>
        </w:div>
        <w:div w:id="1586961597">
          <w:marLeft w:val="0"/>
          <w:marRight w:val="0"/>
          <w:marTop w:val="0"/>
          <w:marBottom w:val="0"/>
          <w:divBdr>
            <w:top w:val="none" w:sz="0" w:space="0" w:color="auto"/>
            <w:left w:val="none" w:sz="0" w:space="0" w:color="auto"/>
            <w:bottom w:val="none" w:sz="0" w:space="0" w:color="auto"/>
            <w:right w:val="none" w:sz="0" w:space="0" w:color="auto"/>
          </w:divBdr>
        </w:div>
      </w:divsChild>
    </w:div>
    <w:div w:id="518616755">
      <w:bodyDiv w:val="1"/>
      <w:marLeft w:val="0"/>
      <w:marRight w:val="0"/>
      <w:marTop w:val="0"/>
      <w:marBottom w:val="0"/>
      <w:divBdr>
        <w:top w:val="none" w:sz="0" w:space="0" w:color="auto"/>
        <w:left w:val="none" w:sz="0" w:space="0" w:color="auto"/>
        <w:bottom w:val="none" w:sz="0" w:space="0" w:color="auto"/>
        <w:right w:val="none" w:sz="0" w:space="0" w:color="auto"/>
      </w:divBdr>
    </w:div>
    <w:div w:id="1543404281">
      <w:bodyDiv w:val="1"/>
      <w:marLeft w:val="0"/>
      <w:marRight w:val="0"/>
      <w:marTop w:val="0"/>
      <w:marBottom w:val="0"/>
      <w:divBdr>
        <w:top w:val="none" w:sz="0" w:space="0" w:color="auto"/>
        <w:left w:val="none" w:sz="0" w:space="0" w:color="auto"/>
        <w:bottom w:val="none" w:sz="0" w:space="0" w:color="auto"/>
        <w:right w:val="none" w:sz="0" w:space="0" w:color="auto"/>
      </w:divBdr>
      <w:divsChild>
        <w:div w:id="1616447102">
          <w:marLeft w:val="0"/>
          <w:marRight w:val="0"/>
          <w:marTop w:val="0"/>
          <w:marBottom w:val="0"/>
          <w:divBdr>
            <w:top w:val="none" w:sz="0" w:space="0" w:color="auto"/>
            <w:left w:val="none" w:sz="0" w:space="0" w:color="auto"/>
            <w:bottom w:val="none" w:sz="0" w:space="0" w:color="auto"/>
            <w:right w:val="none" w:sz="0" w:space="0" w:color="auto"/>
          </w:divBdr>
          <w:divsChild>
            <w:div w:id="649285210">
              <w:marLeft w:val="0"/>
              <w:marRight w:val="0"/>
              <w:marTop w:val="0"/>
              <w:marBottom w:val="0"/>
              <w:divBdr>
                <w:top w:val="none" w:sz="0" w:space="0" w:color="auto"/>
                <w:left w:val="none" w:sz="0" w:space="0" w:color="auto"/>
                <w:bottom w:val="none" w:sz="0" w:space="0" w:color="auto"/>
                <w:right w:val="none" w:sz="0" w:space="0" w:color="auto"/>
              </w:divBdr>
              <w:divsChild>
                <w:div w:id="1974745820">
                  <w:marLeft w:val="0"/>
                  <w:marRight w:val="0"/>
                  <w:marTop w:val="0"/>
                  <w:marBottom w:val="0"/>
                  <w:divBdr>
                    <w:top w:val="none" w:sz="0" w:space="0" w:color="auto"/>
                    <w:left w:val="none" w:sz="0" w:space="0" w:color="auto"/>
                    <w:bottom w:val="none" w:sz="0" w:space="0" w:color="auto"/>
                    <w:right w:val="none" w:sz="0" w:space="0" w:color="auto"/>
                  </w:divBdr>
                  <w:divsChild>
                    <w:div w:id="17484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781964">
          <w:marLeft w:val="0"/>
          <w:marRight w:val="0"/>
          <w:marTop w:val="0"/>
          <w:marBottom w:val="0"/>
          <w:divBdr>
            <w:top w:val="none" w:sz="0" w:space="0" w:color="auto"/>
            <w:left w:val="none" w:sz="0" w:space="0" w:color="auto"/>
            <w:bottom w:val="none" w:sz="0" w:space="0" w:color="auto"/>
            <w:right w:val="none" w:sz="0" w:space="0" w:color="auto"/>
          </w:divBdr>
          <w:divsChild>
            <w:div w:id="1128350969">
              <w:marLeft w:val="0"/>
              <w:marRight w:val="0"/>
              <w:marTop w:val="0"/>
              <w:marBottom w:val="0"/>
              <w:divBdr>
                <w:top w:val="none" w:sz="0" w:space="0" w:color="auto"/>
                <w:left w:val="none" w:sz="0" w:space="0" w:color="auto"/>
                <w:bottom w:val="none" w:sz="0" w:space="0" w:color="auto"/>
                <w:right w:val="none" w:sz="0" w:space="0" w:color="auto"/>
              </w:divBdr>
              <w:divsChild>
                <w:div w:id="877086250">
                  <w:marLeft w:val="0"/>
                  <w:marRight w:val="0"/>
                  <w:marTop w:val="0"/>
                  <w:marBottom w:val="0"/>
                  <w:divBdr>
                    <w:top w:val="none" w:sz="0" w:space="0" w:color="auto"/>
                    <w:left w:val="none" w:sz="0" w:space="0" w:color="auto"/>
                    <w:bottom w:val="none" w:sz="0" w:space="0" w:color="auto"/>
                    <w:right w:val="none" w:sz="0" w:space="0" w:color="auto"/>
                  </w:divBdr>
                  <w:divsChild>
                    <w:div w:id="645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760704">
      <w:bodyDiv w:val="1"/>
      <w:marLeft w:val="0"/>
      <w:marRight w:val="0"/>
      <w:marTop w:val="0"/>
      <w:marBottom w:val="0"/>
      <w:divBdr>
        <w:top w:val="none" w:sz="0" w:space="0" w:color="auto"/>
        <w:left w:val="none" w:sz="0" w:space="0" w:color="auto"/>
        <w:bottom w:val="none" w:sz="0" w:space="0" w:color="auto"/>
        <w:right w:val="none" w:sz="0" w:space="0" w:color="auto"/>
      </w:divBdr>
    </w:div>
    <w:div w:id="1855918945">
      <w:bodyDiv w:val="1"/>
      <w:marLeft w:val="0"/>
      <w:marRight w:val="0"/>
      <w:marTop w:val="0"/>
      <w:marBottom w:val="0"/>
      <w:divBdr>
        <w:top w:val="none" w:sz="0" w:space="0" w:color="auto"/>
        <w:left w:val="none" w:sz="0" w:space="0" w:color="auto"/>
        <w:bottom w:val="none" w:sz="0" w:space="0" w:color="auto"/>
        <w:right w:val="none" w:sz="0" w:space="0" w:color="auto"/>
      </w:divBdr>
      <w:divsChild>
        <w:div w:id="732046536">
          <w:marLeft w:val="0"/>
          <w:marRight w:val="0"/>
          <w:marTop w:val="0"/>
          <w:marBottom w:val="0"/>
          <w:divBdr>
            <w:top w:val="none" w:sz="0" w:space="0" w:color="auto"/>
            <w:left w:val="none" w:sz="0" w:space="0" w:color="auto"/>
            <w:bottom w:val="none" w:sz="0" w:space="0" w:color="auto"/>
            <w:right w:val="none" w:sz="0" w:space="0" w:color="auto"/>
          </w:divBdr>
          <w:divsChild>
            <w:div w:id="1463384814">
              <w:marLeft w:val="0"/>
              <w:marRight w:val="0"/>
              <w:marTop w:val="0"/>
              <w:marBottom w:val="0"/>
              <w:divBdr>
                <w:top w:val="none" w:sz="0" w:space="0" w:color="auto"/>
                <w:left w:val="none" w:sz="0" w:space="0" w:color="auto"/>
                <w:bottom w:val="none" w:sz="0" w:space="0" w:color="auto"/>
                <w:right w:val="none" w:sz="0" w:space="0" w:color="auto"/>
              </w:divBdr>
              <w:divsChild>
                <w:div w:id="1341354471">
                  <w:marLeft w:val="0"/>
                  <w:marRight w:val="0"/>
                  <w:marTop w:val="0"/>
                  <w:marBottom w:val="0"/>
                  <w:divBdr>
                    <w:top w:val="none" w:sz="0" w:space="0" w:color="auto"/>
                    <w:left w:val="none" w:sz="0" w:space="0" w:color="auto"/>
                    <w:bottom w:val="none" w:sz="0" w:space="0" w:color="auto"/>
                    <w:right w:val="none" w:sz="0" w:space="0" w:color="auto"/>
                  </w:divBdr>
                  <w:divsChild>
                    <w:div w:id="1829520497">
                      <w:marLeft w:val="0"/>
                      <w:marRight w:val="0"/>
                      <w:marTop w:val="0"/>
                      <w:marBottom w:val="0"/>
                      <w:divBdr>
                        <w:top w:val="none" w:sz="0" w:space="0" w:color="auto"/>
                        <w:left w:val="none" w:sz="0" w:space="0" w:color="auto"/>
                        <w:bottom w:val="none" w:sz="0" w:space="0" w:color="auto"/>
                        <w:right w:val="none" w:sz="0" w:space="0" w:color="auto"/>
                      </w:divBdr>
                      <w:divsChild>
                        <w:div w:id="1849633588">
                          <w:marLeft w:val="0"/>
                          <w:marRight w:val="0"/>
                          <w:marTop w:val="0"/>
                          <w:marBottom w:val="0"/>
                          <w:divBdr>
                            <w:top w:val="none" w:sz="0" w:space="0" w:color="auto"/>
                            <w:left w:val="none" w:sz="0" w:space="0" w:color="auto"/>
                            <w:bottom w:val="none" w:sz="0" w:space="0" w:color="auto"/>
                            <w:right w:val="none" w:sz="0" w:space="0" w:color="auto"/>
                          </w:divBdr>
                          <w:divsChild>
                            <w:div w:id="27612594">
                              <w:marLeft w:val="0"/>
                              <w:marRight w:val="0"/>
                              <w:marTop w:val="0"/>
                              <w:marBottom w:val="0"/>
                              <w:divBdr>
                                <w:top w:val="none" w:sz="0" w:space="0" w:color="auto"/>
                                <w:left w:val="none" w:sz="0" w:space="0" w:color="auto"/>
                                <w:bottom w:val="none" w:sz="0" w:space="0" w:color="auto"/>
                                <w:right w:val="none" w:sz="0" w:space="0" w:color="auto"/>
                              </w:divBdr>
                              <w:divsChild>
                                <w:div w:id="159664220">
                                  <w:marLeft w:val="0"/>
                                  <w:marRight w:val="0"/>
                                  <w:marTop w:val="0"/>
                                  <w:marBottom w:val="0"/>
                                  <w:divBdr>
                                    <w:top w:val="none" w:sz="0" w:space="0" w:color="auto"/>
                                    <w:left w:val="none" w:sz="0" w:space="0" w:color="auto"/>
                                    <w:bottom w:val="none" w:sz="0" w:space="0" w:color="auto"/>
                                    <w:right w:val="none" w:sz="0" w:space="0" w:color="auto"/>
                                  </w:divBdr>
                                  <w:divsChild>
                                    <w:div w:id="1060207578">
                                      <w:marLeft w:val="0"/>
                                      <w:marRight w:val="0"/>
                                      <w:marTop w:val="0"/>
                                      <w:marBottom w:val="0"/>
                                      <w:divBdr>
                                        <w:top w:val="none" w:sz="0" w:space="0" w:color="auto"/>
                                        <w:left w:val="none" w:sz="0" w:space="0" w:color="auto"/>
                                        <w:bottom w:val="none" w:sz="0" w:space="0" w:color="auto"/>
                                        <w:right w:val="none" w:sz="0" w:space="0" w:color="auto"/>
                                      </w:divBdr>
                                      <w:divsChild>
                                        <w:div w:id="6987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6941">
                              <w:marLeft w:val="0"/>
                              <w:marRight w:val="0"/>
                              <w:marTop w:val="0"/>
                              <w:marBottom w:val="0"/>
                              <w:divBdr>
                                <w:top w:val="none" w:sz="0" w:space="0" w:color="auto"/>
                                <w:left w:val="none" w:sz="0" w:space="0" w:color="auto"/>
                                <w:bottom w:val="none" w:sz="0" w:space="0" w:color="auto"/>
                                <w:right w:val="none" w:sz="0" w:space="0" w:color="auto"/>
                              </w:divBdr>
                              <w:divsChild>
                                <w:div w:id="1335373900">
                                  <w:marLeft w:val="0"/>
                                  <w:marRight w:val="0"/>
                                  <w:marTop w:val="0"/>
                                  <w:marBottom w:val="0"/>
                                  <w:divBdr>
                                    <w:top w:val="none" w:sz="0" w:space="0" w:color="auto"/>
                                    <w:left w:val="none" w:sz="0" w:space="0" w:color="auto"/>
                                    <w:bottom w:val="none" w:sz="0" w:space="0" w:color="auto"/>
                                    <w:right w:val="none" w:sz="0" w:space="0" w:color="auto"/>
                                  </w:divBdr>
                                  <w:divsChild>
                                    <w:div w:id="1389454572">
                                      <w:marLeft w:val="0"/>
                                      <w:marRight w:val="0"/>
                                      <w:marTop w:val="0"/>
                                      <w:marBottom w:val="0"/>
                                      <w:divBdr>
                                        <w:top w:val="none" w:sz="0" w:space="0" w:color="auto"/>
                                        <w:left w:val="none" w:sz="0" w:space="0" w:color="auto"/>
                                        <w:bottom w:val="none" w:sz="0" w:space="0" w:color="auto"/>
                                        <w:right w:val="none" w:sz="0" w:space="0" w:color="auto"/>
                                      </w:divBdr>
                                      <w:divsChild>
                                        <w:div w:id="90225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5508849">
          <w:marLeft w:val="0"/>
          <w:marRight w:val="0"/>
          <w:marTop w:val="0"/>
          <w:marBottom w:val="0"/>
          <w:divBdr>
            <w:top w:val="none" w:sz="0" w:space="0" w:color="auto"/>
            <w:left w:val="none" w:sz="0" w:space="0" w:color="auto"/>
            <w:bottom w:val="none" w:sz="0" w:space="0" w:color="auto"/>
            <w:right w:val="none" w:sz="0" w:space="0" w:color="auto"/>
          </w:divBdr>
          <w:divsChild>
            <w:div w:id="189076272">
              <w:marLeft w:val="0"/>
              <w:marRight w:val="0"/>
              <w:marTop w:val="0"/>
              <w:marBottom w:val="0"/>
              <w:divBdr>
                <w:top w:val="none" w:sz="0" w:space="0" w:color="auto"/>
                <w:left w:val="none" w:sz="0" w:space="0" w:color="auto"/>
                <w:bottom w:val="none" w:sz="0" w:space="0" w:color="auto"/>
                <w:right w:val="none" w:sz="0" w:space="0" w:color="auto"/>
              </w:divBdr>
              <w:divsChild>
                <w:div w:id="1651976966">
                  <w:marLeft w:val="0"/>
                  <w:marRight w:val="0"/>
                  <w:marTop w:val="0"/>
                  <w:marBottom w:val="0"/>
                  <w:divBdr>
                    <w:top w:val="none" w:sz="0" w:space="0" w:color="auto"/>
                    <w:left w:val="none" w:sz="0" w:space="0" w:color="auto"/>
                    <w:bottom w:val="none" w:sz="0" w:space="0" w:color="auto"/>
                    <w:right w:val="none" w:sz="0" w:space="0" w:color="auto"/>
                  </w:divBdr>
                  <w:divsChild>
                    <w:div w:id="1803960584">
                      <w:marLeft w:val="0"/>
                      <w:marRight w:val="0"/>
                      <w:marTop w:val="0"/>
                      <w:marBottom w:val="0"/>
                      <w:divBdr>
                        <w:top w:val="none" w:sz="0" w:space="0" w:color="auto"/>
                        <w:left w:val="none" w:sz="0" w:space="0" w:color="auto"/>
                        <w:bottom w:val="none" w:sz="0" w:space="0" w:color="auto"/>
                        <w:right w:val="none" w:sz="0" w:space="0" w:color="auto"/>
                      </w:divBdr>
                      <w:divsChild>
                        <w:div w:id="115177630">
                          <w:marLeft w:val="0"/>
                          <w:marRight w:val="0"/>
                          <w:marTop w:val="0"/>
                          <w:marBottom w:val="0"/>
                          <w:divBdr>
                            <w:top w:val="none" w:sz="0" w:space="0" w:color="auto"/>
                            <w:left w:val="none" w:sz="0" w:space="0" w:color="auto"/>
                            <w:bottom w:val="none" w:sz="0" w:space="0" w:color="auto"/>
                            <w:right w:val="none" w:sz="0" w:space="0" w:color="auto"/>
                          </w:divBdr>
                          <w:divsChild>
                            <w:div w:id="694187050">
                              <w:marLeft w:val="0"/>
                              <w:marRight w:val="0"/>
                              <w:marTop w:val="0"/>
                              <w:marBottom w:val="0"/>
                              <w:divBdr>
                                <w:top w:val="none" w:sz="0" w:space="0" w:color="auto"/>
                                <w:left w:val="none" w:sz="0" w:space="0" w:color="auto"/>
                                <w:bottom w:val="none" w:sz="0" w:space="0" w:color="auto"/>
                                <w:right w:val="none" w:sz="0" w:space="0" w:color="auto"/>
                              </w:divBdr>
                              <w:divsChild>
                                <w:div w:id="1075012533">
                                  <w:marLeft w:val="0"/>
                                  <w:marRight w:val="0"/>
                                  <w:marTop w:val="0"/>
                                  <w:marBottom w:val="0"/>
                                  <w:divBdr>
                                    <w:top w:val="none" w:sz="0" w:space="0" w:color="auto"/>
                                    <w:left w:val="none" w:sz="0" w:space="0" w:color="auto"/>
                                    <w:bottom w:val="none" w:sz="0" w:space="0" w:color="auto"/>
                                    <w:right w:val="none" w:sz="0" w:space="0" w:color="auto"/>
                                  </w:divBdr>
                                  <w:divsChild>
                                    <w:div w:id="473833582">
                                      <w:marLeft w:val="0"/>
                                      <w:marRight w:val="0"/>
                                      <w:marTop w:val="0"/>
                                      <w:marBottom w:val="0"/>
                                      <w:divBdr>
                                        <w:top w:val="none" w:sz="0" w:space="0" w:color="auto"/>
                                        <w:left w:val="none" w:sz="0" w:space="0" w:color="auto"/>
                                        <w:bottom w:val="none" w:sz="0" w:space="0" w:color="auto"/>
                                        <w:right w:val="none" w:sz="0" w:space="0" w:color="auto"/>
                                      </w:divBdr>
                                      <w:divsChild>
                                        <w:div w:id="51924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4321">
          <w:marLeft w:val="0"/>
          <w:marRight w:val="0"/>
          <w:marTop w:val="0"/>
          <w:marBottom w:val="0"/>
          <w:divBdr>
            <w:top w:val="none" w:sz="0" w:space="0" w:color="auto"/>
            <w:left w:val="none" w:sz="0" w:space="0" w:color="auto"/>
            <w:bottom w:val="none" w:sz="0" w:space="0" w:color="auto"/>
            <w:right w:val="none" w:sz="0" w:space="0" w:color="auto"/>
          </w:divBdr>
          <w:divsChild>
            <w:div w:id="91248922">
              <w:marLeft w:val="0"/>
              <w:marRight w:val="0"/>
              <w:marTop w:val="0"/>
              <w:marBottom w:val="0"/>
              <w:divBdr>
                <w:top w:val="none" w:sz="0" w:space="0" w:color="auto"/>
                <w:left w:val="none" w:sz="0" w:space="0" w:color="auto"/>
                <w:bottom w:val="none" w:sz="0" w:space="0" w:color="auto"/>
                <w:right w:val="none" w:sz="0" w:space="0" w:color="auto"/>
              </w:divBdr>
              <w:divsChild>
                <w:div w:id="1619799550">
                  <w:marLeft w:val="0"/>
                  <w:marRight w:val="0"/>
                  <w:marTop w:val="0"/>
                  <w:marBottom w:val="0"/>
                  <w:divBdr>
                    <w:top w:val="none" w:sz="0" w:space="0" w:color="auto"/>
                    <w:left w:val="none" w:sz="0" w:space="0" w:color="auto"/>
                    <w:bottom w:val="none" w:sz="0" w:space="0" w:color="auto"/>
                    <w:right w:val="none" w:sz="0" w:space="0" w:color="auto"/>
                  </w:divBdr>
                  <w:divsChild>
                    <w:div w:id="2123571659">
                      <w:marLeft w:val="0"/>
                      <w:marRight w:val="0"/>
                      <w:marTop w:val="0"/>
                      <w:marBottom w:val="0"/>
                      <w:divBdr>
                        <w:top w:val="none" w:sz="0" w:space="0" w:color="auto"/>
                        <w:left w:val="none" w:sz="0" w:space="0" w:color="auto"/>
                        <w:bottom w:val="none" w:sz="0" w:space="0" w:color="auto"/>
                        <w:right w:val="none" w:sz="0" w:space="0" w:color="auto"/>
                      </w:divBdr>
                      <w:divsChild>
                        <w:div w:id="122625416">
                          <w:marLeft w:val="0"/>
                          <w:marRight w:val="0"/>
                          <w:marTop w:val="0"/>
                          <w:marBottom w:val="0"/>
                          <w:divBdr>
                            <w:top w:val="none" w:sz="0" w:space="0" w:color="auto"/>
                            <w:left w:val="none" w:sz="0" w:space="0" w:color="auto"/>
                            <w:bottom w:val="none" w:sz="0" w:space="0" w:color="auto"/>
                            <w:right w:val="none" w:sz="0" w:space="0" w:color="auto"/>
                          </w:divBdr>
                          <w:divsChild>
                            <w:div w:id="114375347">
                              <w:marLeft w:val="0"/>
                              <w:marRight w:val="0"/>
                              <w:marTop w:val="0"/>
                              <w:marBottom w:val="0"/>
                              <w:divBdr>
                                <w:top w:val="none" w:sz="0" w:space="0" w:color="auto"/>
                                <w:left w:val="none" w:sz="0" w:space="0" w:color="auto"/>
                                <w:bottom w:val="none" w:sz="0" w:space="0" w:color="auto"/>
                                <w:right w:val="none" w:sz="0" w:space="0" w:color="auto"/>
                              </w:divBdr>
                              <w:divsChild>
                                <w:div w:id="1593661339">
                                  <w:marLeft w:val="0"/>
                                  <w:marRight w:val="0"/>
                                  <w:marTop w:val="0"/>
                                  <w:marBottom w:val="0"/>
                                  <w:divBdr>
                                    <w:top w:val="none" w:sz="0" w:space="0" w:color="auto"/>
                                    <w:left w:val="none" w:sz="0" w:space="0" w:color="auto"/>
                                    <w:bottom w:val="none" w:sz="0" w:space="0" w:color="auto"/>
                                    <w:right w:val="none" w:sz="0" w:space="0" w:color="auto"/>
                                  </w:divBdr>
                                  <w:divsChild>
                                    <w:div w:id="205569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860301">
                      <w:marLeft w:val="0"/>
                      <w:marRight w:val="0"/>
                      <w:marTop w:val="0"/>
                      <w:marBottom w:val="0"/>
                      <w:divBdr>
                        <w:top w:val="none" w:sz="0" w:space="0" w:color="auto"/>
                        <w:left w:val="none" w:sz="0" w:space="0" w:color="auto"/>
                        <w:bottom w:val="none" w:sz="0" w:space="0" w:color="auto"/>
                        <w:right w:val="none" w:sz="0" w:space="0" w:color="auto"/>
                      </w:divBdr>
                      <w:divsChild>
                        <w:div w:id="1142112733">
                          <w:marLeft w:val="0"/>
                          <w:marRight w:val="0"/>
                          <w:marTop w:val="0"/>
                          <w:marBottom w:val="0"/>
                          <w:divBdr>
                            <w:top w:val="none" w:sz="0" w:space="0" w:color="auto"/>
                            <w:left w:val="none" w:sz="0" w:space="0" w:color="auto"/>
                            <w:bottom w:val="none" w:sz="0" w:space="0" w:color="auto"/>
                            <w:right w:val="none" w:sz="0" w:space="0" w:color="auto"/>
                          </w:divBdr>
                          <w:divsChild>
                            <w:div w:id="400906605">
                              <w:marLeft w:val="0"/>
                              <w:marRight w:val="0"/>
                              <w:marTop w:val="0"/>
                              <w:marBottom w:val="0"/>
                              <w:divBdr>
                                <w:top w:val="none" w:sz="0" w:space="0" w:color="auto"/>
                                <w:left w:val="none" w:sz="0" w:space="0" w:color="auto"/>
                                <w:bottom w:val="none" w:sz="0" w:space="0" w:color="auto"/>
                                <w:right w:val="none" w:sz="0" w:space="0" w:color="auto"/>
                              </w:divBdr>
                              <w:divsChild>
                                <w:div w:id="339505391">
                                  <w:marLeft w:val="0"/>
                                  <w:marRight w:val="0"/>
                                  <w:marTop w:val="0"/>
                                  <w:marBottom w:val="0"/>
                                  <w:divBdr>
                                    <w:top w:val="none" w:sz="0" w:space="0" w:color="auto"/>
                                    <w:left w:val="none" w:sz="0" w:space="0" w:color="auto"/>
                                    <w:bottom w:val="none" w:sz="0" w:space="0" w:color="auto"/>
                                    <w:right w:val="none" w:sz="0" w:space="0" w:color="auto"/>
                                  </w:divBdr>
                                  <w:divsChild>
                                    <w:div w:id="946961771">
                                      <w:marLeft w:val="0"/>
                                      <w:marRight w:val="0"/>
                                      <w:marTop w:val="0"/>
                                      <w:marBottom w:val="0"/>
                                      <w:divBdr>
                                        <w:top w:val="none" w:sz="0" w:space="0" w:color="auto"/>
                                        <w:left w:val="none" w:sz="0" w:space="0" w:color="auto"/>
                                        <w:bottom w:val="none" w:sz="0" w:space="0" w:color="auto"/>
                                        <w:right w:val="none" w:sz="0" w:space="0" w:color="auto"/>
                                      </w:divBdr>
                                      <w:divsChild>
                                        <w:div w:id="18808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eader" Target="header9.xml"/><Relationship Id="rId39" Type="http://schemas.openxmlformats.org/officeDocument/2006/relationships/image" Target="media/image7.png"/><Relationship Id="rId21" Type="http://schemas.openxmlformats.org/officeDocument/2006/relationships/footer" Target="footer7.xml"/><Relationship Id="rId34" Type="http://schemas.openxmlformats.org/officeDocument/2006/relationships/image" Target="media/image2.png"/><Relationship Id="rId42" Type="http://schemas.openxmlformats.org/officeDocument/2006/relationships/image" Target="media/image10.png"/><Relationship Id="rId47" Type="http://schemas.openxmlformats.org/officeDocument/2006/relationships/image" Target="media/image15.png"/><Relationship Id="rId50" Type="http://schemas.openxmlformats.org/officeDocument/2006/relationships/footer" Target="footer14.xml"/><Relationship Id="rId55" Type="http://schemas.openxmlformats.org/officeDocument/2006/relationships/footer" Target="footer1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oter" Target="footer9.xml"/><Relationship Id="rId33" Type="http://schemas.openxmlformats.org/officeDocument/2006/relationships/footer" Target="footer13.xml"/><Relationship Id="rId38" Type="http://schemas.openxmlformats.org/officeDocument/2006/relationships/image" Target="media/image6.jpeg"/><Relationship Id="rId46" Type="http://schemas.openxmlformats.org/officeDocument/2006/relationships/image" Target="media/image14.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footer" Target="footer11.xml"/><Relationship Id="rId41" Type="http://schemas.openxmlformats.org/officeDocument/2006/relationships/image" Target="media/image9.png"/><Relationship Id="rId54" Type="http://schemas.openxmlformats.org/officeDocument/2006/relationships/header" Target="header15.xml"/><Relationship Id="Rce3c93b494474f93"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header" Target="header12.xml"/><Relationship Id="rId37" Type="http://schemas.openxmlformats.org/officeDocument/2006/relationships/image" Target="media/image5.png"/><Relationship Id="rId40" Type="http://schemas.openxmlformats.org/officeDocument/2006/relationships/image" Target="media/image8.png"/><Relationship Id="rId45" Type="http://schemas.openxmlformats.org/officeDocument/2006/relationships/image" Target="media/image13.png"/><Relationship Id="rId53" Type="http://schemas.openxmlformats.org/officeDocument/2006/relationships/footer" Target="footer15.xm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header" Target="header10.xml"/><Relationship Id="rId36" Type="http://schemas.openxmlformats.org/officeDocument/2006/relationships/image" Target="media/image4.png"/><Relationship Id="rId49" Type="http://schemas.openxmlformats.org/officeDocument/2006/relationships/header" Target="header13.xml"/><Relationship Id="rId57" Type="http://schemas.openxmlformats.org/officeDocument/2006/relationships/footer" Target="footer17.xm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footer" Target="footer12.xml"/><Relationship Id="rId44" Type="http://schemas.openxmlformats.org/officeDocument/2006/relationships/image" Target="media/image12.png"/><Relationship Id="rId52"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footer" Target="footer10.xml"/><Relationship Id="rId30" Type="http://schemas.openxmlformats.org/officeDocument/2006/relationships/header" Target="header11.xml"/><Relationship Id="rId35" Type="http://schemas.openxmlformats.org/officeDocument/2006/relationships/image" Target="media/image3.jpeg"/><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header" Target="header16.xml"/><Relationship Id="rId8" Type="http://schemas.openxmlformats.org/officeDocument/2006/relationships/image" Target="media/image1.png"/><Relationship Id="rId51" Type="http://schemas.openxmlformats.org/officeDocument/2006/relationships/image" Target="media/image17.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8ed552-fbab-4401-aa89-9b7dcebfb64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10AA38-12EC-4CC4-8F70-390455E35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89</TotalTime>
  <Pages>46</Pages>
  <Words>26951</Words>
  <Characters>148236</Characters>
  <Application>Microsoft Office Word</Application>
  <DocSecurity>0</DocSecurity>
  <Lines>1235</Lines>
  <Paragraphs>3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ias</dc:creator>
  <cp:lastModifiedBy>Usuario de Windows</cp:lastModifiedBy>
  <cp:revision>103</cp:revision>
  <dcterms:created xsi:type="dcterms:W3CDTF">2024-04-21T13:47:00Z</dcterms:created>
  <dcterms:modified xsi:type="dcterms:W3CDTF">2024-06-13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a9d9d-d5a0-329b-ada4-294fd98c535c</vt:lpwstr>
  </property>
  <property fmtid="{D5CDD505-2E9C-101B-9397-08002B2CF9AE}" pid="24" name="Mendeley Citation Style_1">
    <vt:lpwstr>http://www.zotero.org/styles/ieee</vt:lpwstr>
  </property>
</Properties>
</file>